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CD3843" w14:textId="2CA501F8" w:rsidR="00CA3A39" w:rsidRDefault="00D07AA1" w:rsidP="00D07AA1">
      <w:pPr>
        <w:spacing w:line="480" w:lineRule="auto"/>
        <w:rPr>
          <w:rFonts w:ascii="Times New Roman" w:hAnsi="Times New Roman" w:cs="Times New Roman"/>
        </w:rPr>
      </w:pPr>
      <w:r>
        <w:rPr>
          <w:rFonts w:ascii="Times New Roman" w:hAnsi="Times New Roman" w:cs="Times New Roman"/>
        </w:rPr>
        <w:t>Introduction</w:t>
      </w:r>
    </w:p>
    <w:p w14:paraId="6081ECE3" w14:textId="7D4E6B85" w:rsidR="00C44CE0" w:rsidRDefault="005961D4" w:rsidP="00D07AA1">
      <w:pPr>
        <w:spacing w:line="480" w:lineRule="auto"/>
        <w:rPr>
          <w:rFonts w:ascii="Times New Roman" w:hAnsi="Times New Roman" w:cs="Times New Roman"/>
        </w:rPr>
      </w:pPr>
      <w:r>
        <w:rPr>
          <w:rFonts w:ascii="Times New Roman" w:hAnsi="Times New Roman" w:cs="Times New Roman"/>
        </w:rPr>
        <w:tab/>
      </w:r>
      <w:r w:rsidR="008D014E">
        <w:rPr>
          <w:rFonts w:ascii="Times New Roman" w:hAnsi="Times New Roman" w:cs="Times New Roman"/>
        </w:rPr>
        <w:t xml:space="preserve">Infectious diseases, including </w:t>
      </w:r>
      <w:r>
        <w:rPr>
          <w:rFonts w:ascii="Times New Roman" w:hAnsi="Times New Roman" w:cs="Times New Roman"/>
        </w:rPr>
        <w:t>cancers, are</w:t>
      </w:r>
      <w:r w:rsidR="00D07AA1">
        <w:rPr>
          <w:rFonts w:ascii="Times New Roman" w:hAnsi="Times New Roman" w:cs="Times New Roman"/>
        </w:rPr>
        <w:t xml:space="preserve"> c</w:t>
      </w:r>
      <w:r>
        <w:rPr>
          <w:rFonts w:ascii="Times New Roman" w:hAnsi="Times New Roman" w:cs="Times New Roman"/>
        </w:rPr>
        <w:t>o</w:t>
      </w:r>
      <w:r w:rsidR="00123FFB">
        <w:rPr>
          <w:rFonts w:ascii="Times New Roman" w:hAnsi="Times New Roman" w:cs="Times New Roman"/>
        </w:rPr>
        <w:t>mmon occurrences in populations. Devil Fac</w:t>
      </w:r>
      <w:r w:rsidR="007048E3">
        <w:rPr>
          <w:rFonts w:ascii="Times New Roman" w:hAnsi="Times New Roman" w:cs="Times New Roman"/>
        </w:rPr>
        <w:t xml:space="preserve">ial Tumor Disease, or DFTD, </w:t>
      </w:r>
      <w:r w:rsidR="00354023">
        <w:rPr>
          <w:rFonts w:ascii="Times New Roman" w:hAnsi="Times New Roman" w:cs="Times New Roman"/>
        </w:rPr>
        <w:t xml:space="preserve">is a transmissible cancer among Tasmanian </w:t>
      </w:r>
      <w:r w:rsidR="00874A8C">
        <w:rPr>
          <w:rFonts w:ascii="Times New Roman" w:hAnsi="Times New Roman" w:cs="Times New Roman"/>
        </w:rPr>
        <w:t>devils</w:t>
      </w:r>
      <w:r w:rsidR="0062605B">
        <w:rPr>
          <w:rFonts w:ascii="Times New Roman" w:hAnsi="Times New Roman" w:cs="Times New Roman"/>
        </w:rPr>
        <w:t xml:space="preserve"> in which li</w:t>
      </w:r>
      <w:r w:rsidR="001E5455">
        <w:rPr>
          <w:rFonts w:ascii="Times New Roman" w:hAnsi="Times New Roman" w:cs="Times New Roman"/>
        </w:rPr>
        <w:t xml:space="preserve">ve cancer </w:t>
      </w:r>
      <w:r w:rsidR="0062605B">
        <w:rPr>
          <w:rFonts w:ascii="Times New Roman" w:hAnsi="Times New Roman" w:cs="Times New Roman"/>
        </w:rPr>
        <w:t xml:space="preserve">cells are transferred from one devil to another when they bite each other </w:t>
      </w:r>
      <w:r w:rsidR="00FD3CB5">
        <w:rPr>
          <w:rFonts w:ascii="Times New Roman" w:hAnsi="Times New Roman" w:cs="Times New Roman"/>
        </w:rPr>
        <w:t>during social interactions</w:t>
      </w:r>
      <w:r w:rsidR="003C39C1">
        <w:rPr>
          <w:rFonts w:ascii="Times New Roman" w:hAnsi="Times New Roman" w:cs="Times New Roman"/>
        </w:rPr>
        <w:t>, which means it is a frequency-dependent</w:t>
      </w:r>
      <w:r w:rsidR="003D0E80">
        <w:rPr>
          <w:rFonts w:ascii="Times New Roman" w:hAnsi="Times New Roman" w:cs="Times New Roman"/>
        </w:rPr>
        <w:t xml:space="preserve"> disease</w:t>
      </w:r>
      <w:r w:rsidR="00FD3CB5">
        <w:rPr>
          <w:rFonts w:ascii="Times New Roman" w:hAnsi="Times New Roman" w:cs="Times New Roman"/>
        </w:rPr>
        <w:t xml:space="preserve"> </w:t>
      </w:r>
      <w:r w:rsidR="00E2684A">
        <w:rPr>
          <w:rFonts w:ascii="Times New Roman" w:hAnsi="Times New Roman" w:cs="Times New Roman"/>
        </w:rPr>
        <w:fldChar w:fldCharType="begin"/>
      </w:r>
      <w:r w:rsidR="00E2684A">
        <w:rPr>
          <w:rFonts w:ascii="Times New Roman" w:hAnsi="Times New Roman" w:cs="Times New Roman"/>
        </w:rPr>
        <w:instrText xml:space="preserve"> ADDIN ZOTERO_ITEM CSL_CITATION {"citationID":"nY6j7xpt","properties":{"formattedCitation":"(Wells et al. 2017)","plainCitation":"(Wells et al. 2017)","noteIndex":0},"citationItems":[{"id":175,"uris":["http://zotero.org/users/local/ZrU8wzq3/items/NEJJTD7K"],"uri":["http://zotero.org/users/local/ZrU8wzq3/items/NEJJTD7K"],"itemData":{"id":175,"type":"article-journal","abstract":"Emerging infectious diseases rarely affect all members of a population equally and determining how individuals’ susceptibility to infection is related to other components of their fitness is critical to understanding disease impacts at a population level and for predicting evolutionary trajectories. We introduce a novel state-space model framework to investigate survival and fecundity of Tasmanian devils (Sarcophilus harrisii) affected by a transmissible cancer, devil facial tumour disease. We show that those devils that become host to tumours have otherwise greater fitness, with higher survival and fecundity rates prior to disease-induced death than non-host individuals that do not become infected, although high tumour loads lead to high mortality. Our finding that individuals with the greatest reproductive value are those most affected by the cancer demonstrates the need to quantify both survival and fecundity in context of disease progression for understanding the impact of disease on wildlife populations.","container-title":"Ecology letters","DOI":"10.1111/ele.12776","ISSN":"1461-023X","issue":"6","journalAbbreviation":"Ecol Lett","note":"PMID: 28489304\nPMCID: PMC6759051","page":"770-778","source":"PubMed Central","title":"Infection of the fittest: devil facial tumour disease has greatest effect on individuals with highest reproductive output","title-short":"Infection of the fittest","volume":"20","author":[{"family":"Wells","given":"Konstans"},{"family":"Hamede","given":"Rodrigo K."},{"family":"Kerlin","given":"Douglas H."},{"family":"Storfer","given":"Andrew"},{"family":"Hohenlohe","given":"Paul A."},{"family":"Jones","given":"Menna E."},{"family":"McCallum","given":"Hamish I."}],"issued":{"date-parts":[["2017",6]]}}}],"schema":"https://github.com/citation-style-language/schema/raw/master/csl-citation.json"} </w:instrText>
      </w:r>
      <w:r w:rsidR="00E2684A">
        <w:rPr>
          <w:rFonts w:ascii="Times New Roman" w:hAnsi="Times New Roman" w:cs="Times New Roman"/>
        </w:rPr>
        <w:fldChar w:fldCharType="separate"/>
      </w:r>
      <w:r w:rsidR="00E2684A">
        <w:rPr>
          <w:rFonts w:ascii="Times New Roman" w:hAnsi="Times New Roman" w:cs="Times New Roman"/>
          <w:noProof/>
        </w:rPr>
        <w:t>(Wells et al. 2017)</w:t>
      </w:r>
      <w:r w:rsidR="00E2684A">
        <w:rPr>
          <w:rFonts w:ascii="Times New Roman" w:hAnsi="Times New Roman" w:cs="Times New Roman"/>
        </w:rPr>
        <w:fldChar w:fldCharType="end"/>
      </w:r>
      <w:r w:rsidR="00E2684A">
        <w:rPr>
          <w:rFonts w:ascii="Times New Roman" w:hAnsi="Times New Roman" w:cs="Times New Roman"/>
        </w:rPr>
        <w:t xml:space="preserve">. </w:t>
      </w:r>
      <w:r w:rsidR="00934462">
        <w:rPr>
          <w:rFonts w:ascii="Times New Roman" w:hAnsi="Times New Roman" w:cs="Times New Roman"/>
        </w:rPr>
        <w:t xml:space="preserve">When DFTD first emerged, it infected over 80% of the population and caused a substantial decline </w:t>
      </w:r>
      <w:r w:rsidR="00934462">
        <w:rPr>
          <w:rFonts w:ascii="Times New Roman" w:hAnsi="Times New Roman" w:cs="Times New Roman"/>
        </w:rPr>
        <w:fldChar w:fldCharType="begin"/>
      </w:r>
      <w:r w:rsidR="00934462">
        <w:rPr>
          <w:rFonts w:ascii="Times New Roman" w:hAnsi="Times New Roman" w:cs="Times New Roman"/>
        </w:rPr>
        <w:instrText xml:space="preserve"> ADDIN ZOTERO_ITEM CSL_CITATION {"citationID":"6mSzGaPD","properties":{"formattedCitation":"(Lazenby et al. 2018)","plainCitation":"(Lazenby et al. 2018)","noteIndex":0},"citationItems":[{"id":172,"uris":["http://zotero.org/users/local/ZrU8wzq3/items/DCER89HQ"],"uri":["http://zotero.org/users/local/ZrU8wzq3/items/DCER89HQ"],"itemData":{"id":172,"type":"article-journal","abstract":"1. Monitoring the response of wild mammal populations to threatening processes is fundamental to effective conservation management. This is especially true for infectious diseases, which may have dynamic and therefore unpredictable interactions with their host., 2. We investigate the long-term impact of a transmissible cancer, devil facial tumour disease (DFTD), on the endemic Tasmanian devil. We analyse trends in devil spot-light counts and density across the area impacted by the disease. We investigate the demographic parameters which might be driving these trends, and use spatial capture-recapture models to examine whether DFTD has affected home range size., 3. We found that devils have declined by an average of 77% in areas affected by DFTD, and that there is a congruent trend of ongoing small decline in spotlight counts and density estimates. Despite this, devils have persisted to date within each of nine monitoring sites. One site is showing as yet unexplained small increases in density 8–10 years after the emergence of DFTD., 4. We also found the prevalence of DFTD has not abated despite large declines in density and that diseased sites continue to be dominated by young devils. The long-term impact of the disease has been partially offset by increased fecundity in the form of precocial breeding in 1-year-old females, and more pouch young per female in diseased sites. The lower densities resulting from DFTD did not affect home range size., 5. Synthesis and applications. Transmission of devil facial tumour disease continues despite large declines in devil density over multiple generations. Plasticity in life history traits has ameliorated the impact of devil facial tumour disease, however broad-scale trends in density show ongoing decline. In light of this, devil facial tumour disease and the impact of stochastic events on the reduced densities wrought by the disease, continue to threaten devils. In the absence of methods to manage disease in wild populations, we advocate managing the low population densities resulting from disease rather than disease per se.","container-title":"The Journal of applied ecology","DOI":"10.1111/1365-2664.13088","ISSN":"0021-8901","issue":"3","journalAbbreviation":"J Appl Ecol","note":"PMID: 30089931\nPMCID: PMC6078421","page":"1368-1379","source":"PubMed Central","title":"Density trends and demographic signals uncover the long-term impact of transmissible cancer in Tasmanian devils","volume":"55","author":[{"family":"Lazenby","given":"Billie T."},{"family":"Tobler","given":"Mathias W."},{"family":"Brown","given":"William E."},{"family":"Hawkins","given":"Clare E."},{"family":"Hocking","given":"Greg J."},{"family":"Hume","given":"Fiona"},{"family":"Huxtable","given":"Stewart"},{"family":"Iles","given":"Philip"},{"family":"Jones","given":"Menna E."},{"family":"Lawrence","given":"Clare"},{"family":"Thalmann","given":"Sam"},{"family":"Wise","given":"Phil"},{"family":"Williams","given":"Howel"},{"family":"Fox","given":"Samantha"},{"family":"Pemberton","given":"David"}],"issued":{"date-parts":[["2018",5]]}}}],"schema":"https://github.com/citation-style-language/schema/raw/master/csl-citation.json"} </w:instrText>
      </w:r>
      <w:r w:rsidR="00934462">
        <w:rPr>
          <w:rFonts w:ascii="Times New Roman" w:hAnsi="Times New Roman" w:cs="Times New Roman"/>
        </w:rPr>
        <w:fldChar w:fldCharType="separate"/>
      </w:r>
      <w:r w:rsidR="00934462">
        <w:rPr>
          <w:rFonts w:ascii="Times New Roman" w:hAnsi="Times New Roman" w:cs="Times New Roman"/>
          <w:noProof/>
        </w:rPr>
        <w:t>(Lazenby et al. 2018)</w:t>
      </w:r>
      <w:r w:rsidR="00934462">
        <w:rPr>
          <w:rFonts w:ascii="Times New Roman" w:hAnsi="Times New Roman" w:cs="Times New Roman"/>
        </w:rPr>
        <w:fldChar w:fldCharType="end"/>
      </w:r>
      <w:r w:rsidR="00934462">
        <w:rPr>
          <w:rFonts w:ascii="Times New Roman" w:hAnsi="Times New Roman" w:cs="Times New Roman"/>
        </w:rPr>
        <w:t xml:space="preserve">. </w:t>
      </w:r>
      <w:r w:rsidR="00221553">
        <w:rPr>
          <w:rFonts w:ascii="Times New Roman" w:hAnsi="Times New Roman" w:cs="Times New Roman"/>
        </w:rPr>
        <w:t>DFTD is usually fatal due to its metastatic nature, and causes problems within the digestive system, oral cavities, and can lead to organ failure</w:t>
      </w:r>
      <w:r w:rsidR="00E2684A">
        <w:rPr>
          <w:rFonts w:ascii="Times New Roman" w:hAnsi="Times New Roman" w:cs="Times New Roman"/>
        </w:rPr>
        <w:t xml:space="preserve"> </w:t>
      </w:r>
      <w:r w:rsidR="00E2684A">
        <w:rPr>
          <w:rFonts w:ascii="Times New Roman" w:hAnsi="Times New Roman" w:cs="Times New Roman"/>
        </w:rPr>
        <w:fldChar w:fldCharType="begin"/>
      </w:r>
      <w:r w:rsidR="00E2684A">
        <w:rPr>
          <w:rFonts w:ascii="Times New Roman" w:hAnsi="Times New Roman" w:cs="Times New Roman"/>
        </w:rPr>
        <w:instrText xml:space="preserve"> ADDIN ZOTERO_ITEM CSL_CITATION {"citationID":"wheJQApL","properties":{"formattedCitation":"(Wells et al. 2017)","plainCitation":"(Wells et al. 2017)","noteIndex":0},"citationItems":[{"id":175,"uris":["http://zotero.org/users/local/ZrU8wzq3/items/NEJJTD7K"],"uri":["http://zotero.org/users/local/ZrU8wzq3/items/NEJJTD7K"],"itemData":{"id":175,"type":"article-journal","abstract":"Emerging infectious diseases rarely affect all members of a population equally and determining how individuals’ susceptibility to infection is related to other components of their fitness is critical to understanding disease impacts at a population level and for predicting evolutionary trajectories. We introduce a novel state-space model framework to investigate survival and fecundity of Tasmanian devils (Sarcophilus harrisii) affected by a transmissible cancer, devil facial tumour disease. We show that those devils that become host to tumours have otherwise greater fitness, with higher survival and fecundity rates prior to disease-induced death than non-host individuals that do not become infected, although high tumour loads lead to high mortality. Our finding that individuals with the greatest reproductive value are those most affected by the cancer demonstrates the need to quantify both survival and fecundity in context of disease progression for understanding the impact of disease on wildlife populations.","container-title":"Ecology letters","DOI":"10.1111/ele.12776","ISSN":"1461-023X","issue":"6","journalAbbreviation":"Ecol Lett","note":"PMID: 28489304\nPMCID: PMC6759051","page":"770-778","source":"PubMed Central","title":"Infection of the fittest: devil facial tumour disease has greatest effect on individuals with highest reproductive output","title-short":"Infection of the fittest","volume":"20","author":[{"family":"Wells","given":"Konstans"},{"family":"Hamede","given":"Rodrigo K."},{"family":"Kerlin","given":"Douglas H."},{"family":"Storfer","given":"Andrew"},{"family":"Hohenlohe","given":"Paul A."},{"family":"Jones","given":"Menna E."},{"family":"McCallum","given":"Hamish I."}],"issued":{"date-parts":[["2017",6]]}}}],"schema":"https://github.com/citation-style-language/schema/raw/master/csl-citation.json"} </w:instrText>
      </w:r>
      <w:r w:rsidR="00E2684A">
        <w:rPr>
          <w:rFonts w:ascii="Times New Roman" w:hAnsi="Times New Roman" w:cs="Times New Roman"/>
        </w:rPr>
        <w:fldChar w:fldCharType="separate"/>
      </w:r>
      <w:r w:rsidR="00E2684A">
        <w:rPr>
          <w:rFonts w:ascii="Times New Roman" w:hAnsi="Times New Roman" w:cs="Times New Roman"/>
          <w:noProof/>
        </w:rPr>
        <w:t>(Wells et al. 2017)</w:t>
      </w:r>
      <w:r w:rsidR="00E2684A">
        <w:rPr>
          <w:rFonts w:ascii="Times New Roman" w:hAnsi="Times New Roman" w:cs="Times New Roman"/>
        </w:rPr>
        <w:fldChar w:fldCharType="end"/>
      </w:r>
      <w:r w:rsidR="00E2684A">
        <w:rPr>
          <w:rFonts w:ascii="Times New Roman" w:hAnsi="Times New Roman" w:cs="Times New Roman"/>
        </w:rPr>
        <w:t xml:space="preserve">. </w:t>
      </w:r>
      <w:r w:rsidR="004F144E">
        <w:rPr>
          <w:rFonts w:ascii="Times New Roman" w:hAnsi="Times New Roman" w:cs="Times New Roman"/>
        </w:rPr>
        <w:t xml:space="preserve">The cells of DFTD </w:t>
      </w:r>
      <w:r w:rsidR="00B47A51">
        <w:rPr>
          <w:rFonts w:ascii="Times New Roman" w:hAnsi="Times New Roman" w:cs="Times New Roman"/>
        </w:rPr>
        <w:t>exhibit</w:t>
      </w:r>
      <w:r w:rsidR="004F144E">
        <w:rPr>
          <w:rFonts w:ascii="Times New Roman" w:hAnsi="Times New Roman" w:cs="Times New Roman"/>
        </w:rPr>
        <w:t xml:space="preserve"> polyploid</w:t>
      </w:r>
      <w:r w:rsidR="00B47A51">
        <w:rPr>
          <w:rFonts w:ascii="Times New Roman" w:hAnsi="Times New Roman" w:cs="Times New Roman"/>
        </w:rPr>
        <w:t>y and</w:t>
      </w:r>
      <w:r w:rsidR="00103E3F">
        <w:rPr>
          <w:rFonts w:ascii="Times New Roman" w:hAnsi="Times New Roman" w:cs="Times New Roman"/>
        </w:rPr>
        <w:t xml:space="preserve"> can be diploid or </w:t>
      </w:r>
      <w:r w:rsidR="005B2656">
        <w:rPr>
          <w:rFonts w:ascii="Times New Roman" w:hAnsi="Times New Roman" w:cs="Times New Roman"/>
        </w:rPr>
        <w:t xml:space="preserve">tetraploid </w:t>
      </w:r>
      <w:r w:rsidR="004F144E">
        <w:rPr>
          <w:rFonts w:ascii="Times New Roman" w:hAnsi="Times New Roman" w:cs="Times New Roman"/>
        </w:rPr>
        <w:fldChar w:fldCharType="begin"/>
      </w:r>
      <w:r w:rsidR="004F144E">
        <w:rPr>
          <w:rFonts w:ascii="Times New Roman" w:hAnsi="Times New Roman" w:cs="Times New Roman"/>
        </w:rPr>
        <w:instrText xml:space="preserve"> ADDIN ZOTERO_ITEM CSL_CITATION {"citationID":"MkKalXJd","properties":{"formattedCitation":"(Hamede et al. 2012)","plainCitation":"(Hamede et al. 2012)","noteIndex":0},"citationItems":[{"id":180,"uris":["http://zotero.org/users/local/ZrU8wzq3/items/J7G4PK7K"],"uri":["http://zotero.org/users/local/ZrU8wzq3/items/J7G4PK7K"],"itemData":{"id":180,"type":"article-journal","abstract":"Abstract:   Pathogen</w:instrText>
      </w:r>
      <w:r w:rsidR="004F144E">
        <w:rPr>
          <w:rFonts w:ascii="Calibri" w:eastAsia="Calibri" w:hAnsi="Calibri" w:cs="Calibri"/>
        </w:rPr>
        <w:instrText>‐</w:instrText>
      </w:r>
      <w:r w:rsidR="004F144E">
        <w:rPr>
          <w:rFonts w:ascii="Times New Roman" w:hAnsi="Times New Roman" w:cs="Times New Roman"/>
        </w:rPr>
        <w:instrText xml:space="preserve">driven declines in animal populations are increasingly regarded as a major conservation issue. The Tasmanian devil (Sarcophilus harrisii) is threatened with extinction by devil f...","container-title":"Conservation Biology","DOI":"10.1111/j.1523-1739.2011.01747.x","ISSN":"1523-1739","issue":"1","language":"en","note":"publisher: John Wiley &amp; Sons, Ltd","page":"124-134","source":"conbio-onlinelibrary-wiley-com.www.libproxy.wvu.edu","title":"Reduced Effect of Tasmanian Devil Facial Tumor Disease at the Disease Front","volume":"26","author":[{"family":"Hamede","given":"Rodrigo"},{"family":"Lachish","given":"Shelly"},{"family":"Belov","given":"Katherine"},{"family":"Woods","given":"Gregory"},{"family":"Kreiss","given":"Alexandre"},{"family":"Pearse","given":"Anne-Maree"},{"family":"Lazenby","given":"Billie"},{"family":"Jones","given":"Menna"},{"family":"McCALLUM","given":"Hamish"}],"issued":{"date-parts":[["2012",2,1]]}}}],"schema":"https://github.com/citation-style-language/schema/raw/master/csl-citation.json"} </w:instrText>
      </w:r>
      <w:r w:rsidR="004F144E">
        <w:rPr>
          <w:rFonts w:ascii="Times New Roman" w:hAnsi="Times New Roman" w:cs="Times New Roman"/>
        </w:rPr>
        <w:fldChar w:fldCharType="separate"/>
      </w:r>
      <w:r w:rsidR="004F144E">
        <w:rPr>
          <w:rFonts w:ascii="Times New Roman" w:hAnsi="Times New Roman" w:cs="Times New Roman"/>
          <w:noProof/>
        </w:rPr>
        <w:t>(Hamede et al. 2012)</w:t>
      </w:r>
      <w:r w:rsidR="004F144E">
        <w:rPr>
          <w:rFonts w:ascii="Times New Roman" w:hAnsi="Times New Roman" w:cs="Times New Roman"/>
        </w:rPr>
        <w:fldChar w:fldCharType="end"/>
      </w:r>
      <w:r w:rsidR="004F144E">
        <w:rPr>
          <w:rFonts w:ascii="Times New Roman" w:hAnsi="Times New Roman" w:cs="Times New Roman"/>
        </w:rPr>
        <w:t xml:space="preserve">. </w:t>
      </w:r>
      <w:r w:rsidR="00B47A51">
        <w:rPr>
          <w:rFonts w:ascii="Times New Roman" w:hAnsi="Times New Roman" w:cs="Times New Roman"/>
        </w:rPr>
        <w:t xml:space="preserve">Devil populations lack genetic variation, which allows </w:t>
      </w:r>
      <w:r w:rsidR="00CA3A39">
        <w:rPr>
          <w:rFonts w:ascii="Times New Roman" w:hAnsi="Times New Roman" w:cs="Times New Roman"/>
        </w:rPr>
        <w:t xml:space="preserve">DFTD </w:t>
      </w:r>
      <w:r w:rsidR="00B47A51">
        <w:rPr>
          <w:rFonts w:ascii="Times New Roman" w:hAnsi="Times New Roman" w:cs="Times New Roman"/>
        </w:rPr>
        <w:t>to downregulate the</w:t>
      </w:r>
      <w:r w:rsidR="00CA3A39">
        <w:rPr>
          <w:rFonts w:ascii="Times New Roman" w:hAnsi="Times New Roman" w:cs="Times New Roman"/>
        </w:rPr>
        <w:t xml:space="preserve"> major histoc</w:t>
      </w:r>
      <w:r w:rsidR="00141AB8">
        <w:rPr>
          <w:rFonts w:ascii="Times New Roman" w:hAnsi="Times New Roman" w:cs="Times New Roman"/>
        </w:rPr>
        <w:t xml:space="preserve">ompatibility complex, and </w:t>
      </w:r>
      <w:r w:rsidR="00B47A51">
        <w:rPr>
          <w:rFonts w:ascii="Times New Roman" w:hAnsi="Times New Roman" w:cs="Times New Roman"/>
        </w:rPr>
        <w:t>prevents</w:t>
      </w:r>
      <w:r w:rsidR="00CA3A39">
        <w:rPr>
          <w:rFonts w:ascii="Times New Roman" w:hAnsi="Times New Roman" w:cs="Times New Roman"/>
        </w:rPr>
        <w:t xml:space="preserve"> an immune response </w:t>
      </w:r>
      <w:r w:rsidR="00B47A51">
        <w:rPr>
          <w:rFonts w:ascii="Times New Roman" w:hAnsi="Times New Roman" w:cs="Times New Roman"/>
        </w:rPr>
        <w:t xml:space="preserve">from occurring </w:t>
      </w:r>
      <w:r w:rsidR="00CA3A39">
        <w:rPr>
          <w:rFonts w:ascii="Times New Roman" w:hAnsi="Times New Roman" w:cs="Times New Roman"/>
        </w:rPr>
        <w:fldChar w:fldCharType="begin"/>
      </w:r>
      <w:r w:rsidR="00CA3A39">
        <w:rPr>
          <w:rFonts w:ascii="Times New Roman" w:hAnsi="Times New Roman" w:cs="Times New Roman"/>
        </w:rPr>
        <w:instrText xml:space="preserve"> ADDIN ZOTERO_ITEM CSL_CITATION {"citationID":"NtQQu7GH","properties":{"formattedCitation":"(Epstein et al. 2016)","plainCitation":"(Epstein et al. 2016)","noteIndex":0},"citationItems":[{"id":171,"uris":["http://zotero.org/users/local/ZrU8wzq3/items/3IKE6GD2"],"uri":["http://zotero.org/users/local/ZrU8wzq3/items/3IKE6GD2"],"itemData":{"id":171,"type":"article-journal","container-title":"Nature Communications","DOI":"10.1038/ncomms12684","ISSN":"2041-1723","issue":"1","journalAbbreviation":"Nat Commun","language":"en","page":"12684","source":"DOI.org (Crossref)","title":"Rapid evolutionary response to a transmissible cancer in Tasmanian devils","volume":"7","author":[{"family":"Epstein","given":"Brendan"},{"family":"Jones","given":"Menna"},{"family":"Hamede","given":"Rodrigo"},{"family":"Hendricks","given":"Sarah"},{"family":"McCallum","given":"Hamish"},{"family":"Murchison","given":"Elizabeth P."},{"family":"Schönfeld","given":"Barbara"},{"family":"Wiench","given":"Cody"},{"family":"Hohenlohe","given":"Paul"},{"family":"Storfer","given":"Andrew"}],"issued":{"date-parts":[["2016",11]]}}}],"schema":"https://github.com/citation-style-language/schema/raw/master/csl-citation.json"} </w:instrText>
      </w:r>
      <w:r w:rsidR="00CA3A39">
        <w:rPr>
          <w:rFonts w:ascii="Times New Roman" w:hAnsi="Times New Roman" w:cs="Times New Roman"/>
        </w:rPr>
        <w:fldChar w:fldCharType="separate"/>
      </w:r>
      <w:r w:rsidR="00CA3A39">
        <w:rPr>
          <w:rFonts w:ascii="Times New Roman" w:hAnsi="Times New Roman" w:cs="Times New Roman"/>
          <w:noProof/>
        </w:rPr>
        <w:t>(Epstein et al. 2016)</w:t>
      </w:r>
      <w:r w:rsidR="00CA3A39">
        <w:rPr>
          <w:rFonts w:ascii="Times New Roman" w:hAnsi="Times New Roman" w:cs="Times New Roman"/>
        </w:rPr>
        <w:fldChar w:fldCharType="end"/>
      </w:r>
      <w:r w:rsidR="00CA3A39">
        <w:rPr>
          <w:rFonts w:ascii="Times New Roman" w:hAnsi="Times New Roman" w:cs="Times New Roman"/>
        </w:rPr>
        <w:t xml:space="preserve">. </w:t>
      </w:r>
    </w:p>
    <w:p w14:paraId="53AF2B25" w14:textId="5FFEDC0F" w:rsidR="005833D2" w:rsidRDefault="00C44CE0" w:rsidP="00D07AA1">
      <w:pPr>
        <w:spacing w:line="480" w:lineRule="auto"/>
        <w:rPr>
          <w:rFonts w:ascii="Times New Roman" w:hAnsi="Times New Roman" w:cs="Times New Roman"/>
        </w:rPr>
      </w:pPr>
      <w:r>
        <w:rPr>
          <w:rFonts w:ascii="Times New Roman" w:hAnsi="Times New Roman" w:cs="Times New Roman"/>
        </w:rPr>
        <w:tab/>
      </w:r>
      <w:r w:rsidR="003A393A">
        <w:rPr>
          <w:rFonts w:ascii="Times New Roman" w:hAnsi="Times New Roman" w:cs="Times New Roman"/>
        </w:rPr>
        <w:t xml:space="preserve">Selection is a central topic in evolutionary biology and is a major driving force in the spread of DFTD. Strong selection could result in devil extinction, tumor extinction, or a state of equilibrium between the tumor and the host </w:t>
      </w:r>
      <w:r w:rsidR="003A393A">
        <w:rPr>
          <w:rFonts w:ascii="Times New Roman" w:hAnsi="Times New Roman" w:cs="Times New Roman"/>
        </w:rPr>
        <w:fldChar w:fldCharType="begin"/>
      </w:r>
      <w:r w:rsidR="003A393A">
        <w:rPr>
          <w:rFonts w:ascii="Times New Roman" w:hAnsi="Times New Roman" w:cs="Times New Roman"/>
        </w:rPr>
        <w:instrText xml:space="preserve"> ADDIN ZOTERO_ITEM CSL_CITATION {"citationID":"KBtFlcJc","properties":{"formattedCitation":"(Epstein et al. 2016)","plainCitation":"(Epstein et al. 2016)","noteIndex":0},"citationItems":[{"id":171,"uris":["http://zotero.org/users/local/ZrU8wzq3/items/3IKE6GD2"],"uri":["http://zotero.org/users/local/ZrU8wzq3/items/3IKE6GD2"],"itemData":{"id":171,"type":"article-journal","container-title":"Nature Communications","DOI":"10.1038/ncomms12684","ISSN":"2041-1723","issue":"1","journalAbbreviation":"Nat Commun","language":"en","page":"12684","source":"DOI.org (Crossref)","title":"Rapid evolutionary response to a transmissible cancer in Tasmanian devils","volume":"7","author":[{"family":"Epstein","given":"Brendan"},{"family":"Jones","given":"Menna"},{"family":"Hamede","given":"Rodrigo"},{"family":"Hendricks","given":"Sarah"},{"family":"McCallum","given":"Hamish"},{"family":"Murchison","given":"Elizabeth P."},{"family":"Schönfeld","given":"Barbara"},{"family":"Wiench","given":"Cody"},{"family":"Hohenlohe","given":"Paul"},{"family":"Storfer","given":"Andrew"}],"issued":{"date-parts":[["2016",11]]}}}],"schema":"https://github.com/citation-style-language/schema/raw/master/csl-citation.json"} </w:instrText>
      </w:r>
      <w:r w:rsidR="003A393A">
        <w:rPr>
          <w:rFonts w:ascii="Times New Roman" w:hAnsi="Times New Roman" w:cs="Times New Roman"/>
        </w:rPr>
        <w:fldChar w:fldCharType="separate"/>
      </w:r>
      <w:r w:rsidR="003A393A">
        <w:rPr>
          <w:rFonts w:ascii="Times New Roman" w:hAnsi="Times New Roman" w:cs="Times New Roman"/>
          <w:noProof/>
        </w:rPr>
        <w:t>(Epstein et al. 2016)</w:t>
      </w:r>
      <w:r w:rsidR="003A393A">
        <w:rPr>
          <w:rFonts w:ascii="Times New Roman" w:hAnsi="Times New Roman" w:cs="Times New Roman"/>
        </w:rPr>
        <w:fldChar w:fldCharType="end"/>
      </w:r>
      <w:r w:rsidR="00CA3A39">
        <w:rPr>
          <w:rFonts w:ascii="Times New Roman" w:hAnsi="Times New Roman" w:cs="Times New Roman"/>
        </w:rPr>
        <w:t xml:space="preserve">. Disease prevalence within the population and genetic changes indicate that </w:t>
      </w:r>
      <w:r w:rsidR="007E6A4B">
        <w:rPr>
          <w:rFonts w:ascii="Times New Roman" w:hAnsi="Times New Roman" w:cs="Times New Roman"/>
        </w:rPr>
        <w:t xml:space="preserve">that Tasmanian devils are forming </w:t>
      </w:r>
      <w:r w:rsidR="00515AFD">
        <w:rPr>
          <w:rFonts w:ascii="Times New Roman" w:hAnsi="Times New Roman" w:cs="Times New Roman"/>
        </w:rPr>
        <w:t xml:space="preserve">some kind of resistance to DFTD – which is what we will be exploring in our study. </w:t>
      </w:r>
    </w:p>
    <w:p w14:paraId="03924CF3" w14:textId="77777777" w:rsidR="00726FCD" w:rsidRDefault="00726FCD" w:rsidP="00D07AA1">
      <w:pPr>
        <w:spacing w:line="480" w:lineRule="auto"/>
        <w:rPr>
          <w:rFonts w:ascii="Times New Roman" w:hAnsi="Times New Roman" w:cs="Times New Roman"/>
        </w:rPr>
      </w:pPr>
    </w:p>
    <w:p w14:paraId="64925788" w14:textId="5D34F530" w:rsidR="005833D2" w:rsidRDefault="005833D2" w:rsidP="00D07AA1">
      <w:pPr>
        <w:spacing w:line="480" w:lineRule="auto"/>
        <w:rPr>
          <w:rFonts w:ascii="Times New Roman" w:hAnsi="Times New Roman" w:cs="Times New Roman"/>
        </w:rPr>
      </w:pPr>
      <w:r>
        <w:rPr>
          <w:rFonts w:ascii="Times New Roman" w:hAnsi="Times New Roman" w:cs="Times New Roman"/>
        </w:rPr>
        <w:t>Materials and Methods</w:t>
      </w:r>
    </w:p>
    <w:p w14:paraId="4E2D69B3" w14:textId="3F3CE32D" w:rsidR="00726FCD" w:rsidRPr="00726FCD" w:rsidRDefault="00726FCD" w:rsidP="00D07AA1">
      <w:pPr>
        <w:spacing w:line="480" w:lineRule="auto"/>
        <w:rPr>
          <w:rFonts w:ascii="Times New Roman" w:hAnsi="Times New Roman" w:cs="Times New Roman"/>
        </w:rPr>
      </w:pPr>
      <w:r>
        <w:rPr>
          <w:rFonts w:ascii="Times New Roman" w:hAnsi="Times New Roman" w:cs="Times New Roman"/>
          <w:i/>
        </w:rPr>
        <w:t>DRYAD</w:t>
      </w:r>
    </w:p>
    <w:p w14:paraId="0E40D7C5" w14:textId="189169AE" w:rsidR="00CE3885" w:rsidRDefault="005833D2" w:rsidP="00D07AA1">
      <w:pPr>
        <w:spacing w:line="480" w:lineRule="auto"/>
        <w:rPr>
          <w:rFonts w:ascii="Times New Roman" w:hAnsi="Times New Roman" w:cs="Times New Roman"/>
        </w:rPr>
      </w:pPr>
      <w:r>
        <w:rPr>
          <w:rFonts w:ascii="Times New Roman" w:hAnsi="Times New Roman" w:cs="Times New Roman"/>
        </w:rPr>
        <w:tab/>
      </w:r>
      <w:r w:rsidR="004456CE">
        <w:rPr>
          <w:rFonts w:ascii="Times New Roman" w:hAnsi="Times New Roman" w:cs="Times New Roman"/>
        </w:rPr>
        <w:t xml:space="preserve">For data collection, </w:t>
      </w:r>
      <w:r w:rsidR="00CD1639">
        <w:rPr>
          <w:rFonts w:ascii="Times New Roman" w:hAnsi="Times New Roman" w:cs="Times New Roman"/>
        </w:rPr>
        <w:t xml:space="preserve">Dryad was </w:t>
      </w:r>
      <w:r w:rsidR="00714455">
        <w:rPr>
          <w:rFonts w:ascii="Times New Roman" w:hAnsi="Times New Roman" w:cs="Times New Roman"/>
        </w:rPr>
        <w:t xml:space="preserve">extremely useful for collecting data from previous studies and for the papers themselves. I collected data primarily on Tasmanian devils and how DFTD affects them over time, as well as some papers that focused on </w:t>
      </w:r>
      <w:r w:rsidR="00714455">
        <w:rPr>
          <w:rFonts w:ascii="Times New Roman" w:hAnsi="Times New Roman" w:cs="Times New Roman"/>
          <w:i/>
        </w:rPr>
        <w:t xml:space="preserve">how </w:t>
      </w:r>
      <w:r w:rsidR="00B46738">
        <w:rPr>
          <w:rFonts w:ascii="Times New Roman" w:hAnsi="Times New Roman" w:cs="Times New Roman"/>
        </w:rPr>
        <w:t xml:space="preserve">the devils are evolving in </w:t>
      </w:r>
      <w:r w:rsidR="00B46738">
        <w:rPr>
          <w:rFonts w:ascii="Times New Roman" w:hAnsi="Times New Roman" w:cs="Times New Roman"/>
        </w:rPr>
        <w:lastRenderedPageBreak/>
        <w:t xml:space="preserve">response to the cancer. </w:t>
      </w:r>
      <w:r w:rsidR="004456CE">
        <w:rPr>
          <w:rFonts w:ascii="Times New Roman" w:hAnsi="Times New Roman" w:cs="Times New Roman"/>
        </w:rPr>
        <w:t>Data was saved to my</w:t>
      </w:r>
      <w:r w:rsidR="00714455">
        <w:rPr>
          <w:rFonts w:ascii="Times New Roman" w:hAnsi="Times New Roman" w:cs="Times New Roman"/>
        </w:rPr>
        <w:t xml:space="preserve"> Projects folder and read into the R program on my desktop.</w:t>
      </w:r>
      <w:r w:rsidR="00C165A5">
        <w:rPr>
          <w:rFonts w:ascii="Times New Roman" w:hAnsi="Times New Roman" w:cs="Times New Roman"/>
        </w:rPr>
        <w:t xml:space="preserve"> </w:t>
      </w:r>
      <w:r w:rsidR="00D25CD5">
        <w:rPr>
          <w:rFonts w:ascii="Times New Roman" w:hAnsi="Times New Roman" w:cs="Times New Roman"/>
        </w:rPr>
        <w:t xml:space="preserve">Since the focus of this paper is testing whether Tasmanian devils are evolving some kind </w:t>
      </w:r>
      <w:r w:rsidR="00E2194A">
        <w:rPr>
          <w:rFonts w:ascii="Times New Roman" w:hAnsi="Times New Roman" w:cs="Times New Roman"/>
        </w:rPr>
        <w:t>of resistance to DFTD, d</w:t>
      </w:r>
      <w:r w:rsidR="00973ACA">
        <w:rPr>
          <w:rFonts w:ascii="Times New Roman" w:hAnsi="Times New Roman" w:cs="Times New Roman"/>
        </w:rPr>
        <w:t>isease prevalence among individuals over time and genetic changes in devi</w:t>
      </w:r>
      <w:r w:rsidR="004456CE">
        <w:rPr>
          <w:rFonts w:ascii="Times New Roman" w:hAnsi="Times New Roman" w:cs="Times New Roman"/>
        </w:rPr>
        <w:t xml:space="preserve">ls as well as </w:t>
      </w:r>
      <w:r w:rsidR="00E2194A">
        <w:rPr>
          <w:rFonts w:ascii="Times New Roman" w:hAnsi="Times New Roman" w:cs="Times New Roman"/>
        </w:rPr>
        <w:t>DFTD were our parameters.</w:t>
      </w:r>
      <w:r w:rsidR="006D5CFB">
        <w:rPr>
          <w:rFonts w:ascii="Times New Roman" w:hAnsi="Times New Roman" w:cs="Times New Roman"/>
        </w:rPr>
        <w:t xml:space="preserve"> </w:t>
      </w:r>
    </w:p>
    <w:p w14:paraId="094CB2B8" w14:textId="77777777" w:rsidR="00C165A5" w:rsidRDefault="00C165A5" w:rsidP="00D07AA1">
      <w:pPr>
        <w:spacing w:line="480" w:lineRule="auto"/>
        <w:rPr>
          <w:rFonts w:ascii="Times New Roman" w:hAnsi="Times New Roman" w:cs="Times New Roman"/>
        </w:rPr>
      </w:pPr>
    </w:p>
    <w:p w14:paraId="47AA23B1" w14:textId="65281A23" w:rsidR="00CE3885" w:rsidRPr="00CE3885" w:rsidRDefault="00CE3885" w:rsidP="00D07AA1">
      <w:pPr>
        <w:spacing w:line="480" w:lineRule="auto"/>
        <w:rPr>
          <w:rFonts w:ascii="Times New Roman" w:hAnsi="Times New Roman" w:cs="Times New Roman"/>
          <w:i/>
        </w:rPr>
      </w:pPr>
      <w:r w:rsidRPr="00CE3885">
        <w:rPr>
          <w:rFonts w:ascii="Times New Roman" w:hAnsi="Times New Roman" w:cs="Times New Roman"/>
          <w:i/>
        </w:rPr>
        <w:t>Disease prevalence</w:t>
      </w:r>
    </w:p>
    <w:p w14:paraId="54BB5812" w14:textId="3FBA6EB3" w:rsidR="006D5CFB" w:rsidRDefault="006D5CFB" w:rsidP="00D07AA1">
      <w:pPr>
        <w:spacing w:line="480" w:lineRule="auto"/>
        <w:rPr>
          <w:rFonts w:ascii="Times New Roman" w:hAnsi="Times New Roman" w:cs="Times New Roman"/>
          <w:noProof/>
        </w:rPr>
      </w:pPr>
      <w:r>
        <w:rPr>
          <w:rFonts w:ascii="Times New Roman" w:hAnsi="Times New Roman" w:cs="Times New Roman"/>
        </w:rPr>
        <w:tab/>
      </w:r>
      <w:r w:rsidR="00746396">
        <w:rPr>
          <w:rFonts w:ascii="Times New Roman" w:hAnsi="Times New Roman" w:cs="Times New Roman"/>
        </w:rPr>
        <w:t xml:space="preserve">The proportion </w:t>
      </w:r>
      <w:r w:rsidR="00E34FFA">
        <w:rPr>
          <w:rFonts w:ascii="Times New Roman" w:hAnsi="Times New Roman" w:cs="Times New Roman"/>
        </w:rPr>
        <w:t>of individuals affected</w:t>
      </w:r>
      <w:r w:rsidR="00FB1538">
        <w:rPr>
          <w:rFonts w:ascii="Times New Roman" w:hAnsi="Times New Roman" w:cs="Times New Roman"/>
        </w:rPr>
        <w:t xml:space="preserve"> over time was taken</w:t>
      </w:r>
      <w:r w:rsidR="00E34FFA">
        <w:rPr>
          <w:rFonts w:ascii="Times New Roman" w:hAnsi="Times New Roman" w:cs="Times New Roman"/>
        </w:rPr>
        <w:t xml:space="preserve"> from a study by </w:t>
      </w:r>
      <w:r w:rsidR="00E34FFA">
        <w:rPr>
          <w:rFonts w:ascii="Times New Roman" w:hAnsi="Times New Roman" w:cs="Times New Roman"/>
          <w:noProof/>
        </w:rPr>
        <w:t xml:space="preserve">Wells et al. 2017 in which Tasmaninan devils were monitored </w:t>
      </w:r>
      <w:r w:rsidR="00CE1189">
        <w:rPr>
          <w:rFonts w:ascii="Times New Roman" w:hAnsi="Times New Roman" w:cs="Times New Roman"/>
          <w:noProof/>
        </w:rPr>
        <w:t xml:space="preserve">over a 10-year period. </w:t>
      </w:r>
      <w:r w:rsidR="00CE3885">
        <w:rPr>
          <w:rFonts w:ascii="Times New Roman" w:hAnsi="Times New Roman" w:cs="Times New Roman"/>
          <w:noProof/>
        </w:rPr>
        <w:t xml:space="preserve">Data that was available for individual devils was plotted over time against the presence of tumors. </w:t>
      </w:r>
      <w:r w:rsidR="00840117">
        <w:rPr>
          <w:rFonts w:ascii="Times New Roman" w:hAnsi="Times New Roman" w:cs="Times New Roman"/>
          <w:noProof/>
        </w:rPr>
        <w:t xml:space="preserve">Changes in population structure have occurred after emergence of DFTD and may be affecting the prevalence within the population. </w:t>
      </w:r>
    </w:p>
    <w:p w14:paraId="5852F445" w14:textId="77777777" w:rsidR="00CE3885" w:rsidRDefault="00CE3885" w:rsidP="00D07AA1">
      <w:pPr>
        <w:spacing w:line="480" w:lineRule="auto"/>
        <w:rPr>
          <w:rFonts w:ascii="Times New Roman" w:hAnsi="Times New Roman" w:cs="Times New Roman"/>
          <w:noProof/>
        </w:rPr>
      </w:pPr>
    </w:p>
    <w:p w14:paraId="0171DCDA" w14:textId="1FA237B6" w:rsidR="00CE3885" w:rsidRDefault="00A65532" w:rsidP="00D07AA1">
      <w:pPr>
        <w:spacing w:line="480" w:lineRule="auto"/>
        <w:rPr>
          <w:rFonts w:ascii="Times New Roman" w:hAnsi="Times New Roman" w:cs="Times New Roman"/>
          <w:i/>
          <w:noProof/>
        </w:rPr>
      </w:pPr>
      <w:r>
        <w:rPr>
          <w:rFonts w:ascii="Times New Roman" w:hAnsi="Times New Roman" w:cs="Times New Roman"/>
          <w:i/>
          <w:noProof/>
        </w:rPr>
        <w:t>Genetic changes</w:t>
      </w:r>
    </w:p>
    <w:p w14:paraId="048CE521" w14:textId="09FB83DF" w:rsidR="00CE3885" w:rsidRDefault="00CE3885" w:rsidP="00D07AA1">
      <w:pPr>
        <w:spacing w:line="480" w:lineRule="auto"/>
        <w:rPr>
          <w:rFonts w:ascii="Times New Roman" w:hAnsi="Times New Roman" w:cs="Times New Roman"/>
          <w:noProof/>
        </w:rPr>
      </w:pPr>
      <w:r>
        <w:rPr>
          <w:rFonts w:ascii="Times New Roman" w:hAnsi="Times New Roman" w:cs="Times New Roman"/>
          <w:noProof/>
        </w:rPr>
        <w:tab/>
      </w:r>
      <w:r w:rsidR="00E87EB4">
        <w:rPr>
          <w:rFonts w:ascii="Times New Roman" w:hAnsi="Times New Roman" w:cs="Times New Roman"/>
          <w:noProof/>
        </w:rPr>
        <w:t>The immune system of devils is a major factor that may be playing a role in the tolerance of DFTD, and</w:t>
      </w:r>
      <w:r w:rsidR="00E22256">
        <w:rPr>
          <w:rFonts w:ascii="Times New Roman" w:hAnsi="Times New Roman" w:cs="Times New Roman"/>
          <w:noProof/>
        </w:rPr>
        <w:t xml:space="preserve"> two chromosomal regions have been studied to determine whether they are changing, or being selecte</w:t>
      </w:r>
      <w:r w:rsidR="00E2194A">
        <w:rPr>
          <w:rFonts w:ascii="Times New Roman" w:hAnsi="Times New Roman" w:cs="Times New Roman"/>
          <w:noProof/>
        </w:rPr>
        <w:t xml:space="preserve">d for, among devil populations. The strain of DFTD, being diploid or tetraploid, was recorded and analyzed for its prevalence within the devil population </w:t>
      </w:r>
      <w:r w:rsidR="00E2194A">
        <w:rPr>
          <w:rFonts w:ascii="Times New Roman" w:hAnsi="Times New Roman" w:cs="Times New Roman"/>
          <w:noProof/>
        </w:rPr>
        <w:fldChar w:fldCharType="begin"/>
      </w:r>
      <w:r w:rsidR="00E2194A">
        <w:rPr>
          <w:rFonts w:ascii="Times New Roman" w:hAnsi="Times New Roman" w:cs="Times New Roman"/>
          <w:noProof/>
        </w:rPr>
        <w:instrText xml:space="preserve"> ADDIN ZOTERO_ITEM CSL_CITATION {"citationID":"ctoNIVXi","properties":{"formattedCitation":"(Hamede et al. 2012)","plainCitation":"(Hamede et al. 2012)","noteIndex":0},"citationItems":[{"id":180,"uris":["http://zotero.org/users/local/ZrU8wzq3/items/J7G4PK7K"],"uri":["http://zotero.org/users/local/ZrU8wzq3/items/J7G4PK7K"],"itemData":{"id":180,"type":"article-journal","abstract":"Abstract:   Pathogen</w:instrText>
      </w:r>
      <w:r w:rsidR="00E2194A">
        <w:rPr>
          <w:rFonts w:ascii="Calibri" w:eastAsia="Calibri" w:hAnsi="Calibri" w:cs="Calibri"/>
          <w:noProof/>
        </w:rPr>
        <w:instrText>‐</w:instrText>
      </w:r>
      <w:r w:rsidR="00E2194A">
        <w:rPr>
          <w:rFonts w:ascii="Times New Roman" w:hAnsi="Times New Roman" w:cs="Times New Roman"/>
          <w:noProof/>
        </w:rPr>
        <w:instrText xml:space="preserve">driven declines in animal populations are increasingly regarded as a major conservation issue. The Tasmanian devil (Sarcophilus harrisii) is threatened with extinction by devil f...","container-title":"Conservation Biology","DOI":"10.1111/j.1523-1739.2011.01747.x","ISSN":"1523-1739","issue":"1","language":"en","note":"publisher: John Wiley &amp; Sons, Ltd","page":"124-134","source":"conbio-onlinelibrary-wiley-com.www.libproxy.wvu.edu","title":"Reduced Effect of Tasmanian Devil Facial Tumor Disease at the Disease Front","volume":"26","author":[{"family":"Hamede","given":"Rodrigo"},{"family":"Lachish","given":"Shelly"},{"family":"Belov","given":"Katherine"},{"family":"Woods","given":"Gregory"},{"family":"Kreiss","given":"Alexandre"},{"family":"Pearse","given":"Anne-Maree"},{"family":"Lazenby","given":"Billie"},{"family":"Jones","given":"Menna"},{"family":"McCALLUM","given":"Hamish"}],"issued":{"date-parts":[["2012",2,1]]}}}],"schema":"https://github.com/citation-style-language/schema/raw/master/csl-citation.json"} </w:instrText>
      </w:r>
      <w:r w:rsidR="00E2194A">
        <w:rPr>
          <w:rFonts w:ascii="Times New Roman" w:hAnsi="Times New Roman" w:cs="Times New Roman"/>
          <w:noProof/>
        </w:rPr>
        <w:fldChar w:fldCharType="separate"/>
      </w:r>
      <w:r w:rsidR="00E2194A">
        <w:rPr>
          <w:rFonts w:ascii="Times New Roman" w:hAnsi="Times New Roman" w:cs="Times New Roman"/>
          <w:noProof/>
        </w:rPr>
        <w:t>(Hamede et al. 2012)</w:t>
      </w:r>
      <w:r w:rsidR="00E2194A">
        <w:rPr>
          <w:rFonts w:ascii="Times New Roman" w:hAnsi="Times New Roman" w:cs="Times New Roman"/>
          <w:noProof/>
        </w:rPr>
        <w:fldChar w:fldCharType="end"/>
      </w:r>
      <w:r w:rsidR="00E2194A">
        <w:rPr>
          <w:rFonts w:ascii="Times New Roman" w:hAnsi="Times New Roman" w:cs="Times New Roman"/>
          <w:noProof/>
        </w:rPr>
        <w:t xml:space="preserve">. </w:t>
      </w:r>
    </w:p>
    <w:p w14:paraId="3D8D1367" w14:textId="77777777" w:rsidR="00E22256" w:rsidRDefault="00E22256" w:rsidP="00D07AA1">
      <w:pPr>
        <w:spacing w:line="480" w:lineRule="auto"/>
        <w:rPr>
          <w:rFonts w:ascii="Times New Roman" w:hAnsi="Times New Roman" w:cs="Times New Roman"/>
          <w:noProof/>
        </w:rPr>
      </w:pPr>
    </w:p>
    <w:p w14:paraId="24927EFB" w14:textId="77777777" w:rsidR="007D4EEA" w:rsidRPr="00D25CD5" w:rsidRDefault="007D4EEA" w:rsidP="00D07AA1">
      <w:pPr>
        <w:spacing w:line="480" w:lineRule="auto"/>
        <w:rPr>
          <w:rFonts w:ascii="Times New Roman" w:hAnsi="Times New Roman" w:cs="Times New Roman"/>
        </w:rPr>
      </w:pPr>
    </w:p>
    <w:p w14:paraId="111C4FD8" w14:textId="062FD7AE" w:rsidR="00A57B86" w:rsidRDefault="00726FCD" w:rsidP="00D07AA1">
      <w:pPr>
        <w:spacing w:line="480" w:lineRule="auto"/>
        <w:rPr>
          <w:rFonts w:ascii="Times New Roman" w:hAnsi="Times New Roman" w:cs="Times New Roman"/>
        </w:rPr>
      </w:pPr>
      <w:r>
        <w:rPr>
          <w:rFonts w:ascii="Times New Roman" w:hAnsi="Times New Roman" w:cs="Times New Roman"/>
        </w:rPr>
        <w:t>Results</w:t>
      </w:r>
    </w:p>
    <w:p w14:paraId="7471E940" w14:textId="510E418C" w:rsidR="00A57B86" w:rsidRPr="00A57B86" w:rsidRDefault="00A57B86" w:rsidP="00D07AA1">
      <w:pPr>
        <w:spacing w:line="480" w:lineRule="auto"/>
        <w:rPr>
          <w:rFonts w:ascii="Times New Roman" w:hAnsi="Times New Roman" w:cs="Times New Roman"/>
        </w:rPr>
      </w:pPr>
      <w:r>
        <w:rPr>
          <w:rFonts w:ascii="Times New Roman" w:hAnsi="Times New Roman" w:cs="Times New Roman"/>
          <w:i/>
        </w:rPr>
        <w:t>Disease prevalence</w:t>
      </w:r>
    </w:p>
    <w:p w14:paraId="026A96F2" w14:textId="644557BD" w:rsidR="00726FCD" w:rsidRPr="00E22256" w:rsidRDefault="00792892" w:rsidP="00D07AA1">
      <w:pPr>
        <w:spacing w:line="480" w:lineRule="auto"/>
        <w:rPr>
          <w:rFonts w:ascii="Times New Roman" w:hAnsi="Times New Roman" w:cs="Times New Roman"/>
        </w:rPr>
      </w:pPr>
      <w:r>
        <w:rPr>
          <w:rFonts w:ascii="Times New Roman" w:hAnsi="Times New Roman" w:cs="Times New Roman"/>
        </w:rPr>
        <w:tab/>
      </w:r>
      <w:r w:rsidR="00FE1D76">
        <w:rPr>
          <w:rFonts w:ascii="Times New Roman" w:hAnsi="Times New Roman" w:cs="Times New Roman"/>
        </w:rPr>
        <w:t>Between July 2006 and Nov</w:t>
      </w:r>
      <w:r w:rsidR="006541DA">
        <w:rPr>
          <w:rFonts w:ascii="Times New Roman" w:hAnsi="Times New Roman" w:cs="Times New Roman"/>
        </w:rPr>
        <w:t>ember 2016</w:t>
      </w:r>
      <w:r w:rsidR="00FE1D76">
        <w:rPr>
          <w:rFonts w:ascii="Times New Roman" w:hAnsi="Times New Roman" w:cs="Times New Roman"/>
        </w:rPr>
        <w:t xml:space="preserve">, </w:t>
      </w:r>
      <w:r>
        <w:rPr>
          <w:rFonts w:ascii="Times New Roman" w:hAnsi="Times New Roman" w:cs="Times New Roman"/>
        </w:rPr>
        <w:t xml:space="preserve">Tasmanian devils were captured and recaptured to monitor </w:t>
      </w:r>
      <w:r w:rsidR="009D2373">
        <w:rPr>
          <w:rFonts w:ascii="Times New Roman" w:hAnsi="Times New Roman" w:cs="Times New Roman"/>
        </w:rPr>
        <w:t>the presence of tumor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odRJmrAD","properties":{"formattedCitation":"(Wells et al. 2017)","plainCitation":"(Wells et al. 2017)","noteIndex":0},"citationItems":[{"id":175,"uris":["http://zotero.org/users/local/ZrU8wzq3/items/NEJJTD7K"],"uri":["http://zotero.org/users/local/ZrU8wzq3/items/NEJJTD7K"],"itemData":{"id":175,"type":"article-journal","abstract":"Emerging infectious diseases rarely affect all members of a population equally and determining how individuals’ susceptibility to infection is related to other components of their fitness is critical to understanding disease impacts at a population level and for predicting evolutionary trajectories. We introduce a novel state-space model framework to investigate survival and fecundity of Tasmanian devils (Sarcophilus harrisii) affected by a transmissible cancer, devil facial tumour disease. We show that those devils that become host to tumours have otherwise greater fitness, with higher survival and fecundity rates prior to disease-induced death than non-host individuals that do not become infected, although high tumour loads lead to high mortality. Our finding that individuals with the greatest reproductive value are those most affected by the cancer demonstrates the need to quantify both survival and fecundity in context of disease progression for understanding the impact of disease on wildlife populations.","container-title":"Ecology letters","DOI":"10.1111/ele.12776","ISSN":"1461-023X","issue":"6","journalAbbreviation":"Ecol Lett","note":"PMID: 28489304\nPMCID: PMC6759051","page":"770-778","source":"PubMed Central","title":"Infection of the fittest: devil facial tumour disease has greatest effect on individuals with highest reproductive output","title-short":"Infection of the fittest","volume":"20","author":[{"family":"Wells","given":"Konstans"},{"family":"Hamede","given":"Rodrigo K."},{"family":"Kerlin","given":"Douglas H."},{"family":"Storfer","given":"Andrew"},{"family":"Hohenlohe","given":"Paul A."},{"family":"Jones","given":"Menna E."},{"family":"McCallum","given":"Hamish I."}],"issued":{"date-parts":[["2017",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ells et al. 2017)</w:t>
      </w:r>
      <w:r>
        <w:rPr>
          <w:rFonts w:ascii="Times New Roman" w:hAnsi="Times New Roman" w:cs="Times New Roman"/>
        </w:rPr>
        <w:fldChar w:fldCharType="end"/>
      </w:r>
      <w:r>
        <w:rPr>
          <w:rFonts w:ascii="Times New Roman" w:hAnsi="Times New Roman" w:cs="Times New Roman"/>
        </w:rPr>
        <w:t>. The data collected over the 10-year timespan indic</w:t>
      </w:r>
      <w:r w:rsidR="00CE3885">
        <w:rPr>
          <w:rFonts w:ascii="Times New Roman" w:hAnsi="Times New Roman" w:cs="Times New Roman"/>
        </w:rPr>
        <w:t xml:space="preserve">ates that DFTD prevalence increased in the population, but began to decrease somewhere in the middle of the study, and maintained this decrease until the end </w:t>
      </w:r>
      <w:r w:rsidR="00CE3885">
        <w:rPr>
          <w:rFonts w:ascii="Times New Roman" w:hAnsi="Times New Roman" w:cs="Times New Roman"/>
        </w:rPr>
        <w:fldChar w:fldCharType="begin"/>
      </w:r>
      <w:r w:rsidR="0066296C">
        <w:rPr>
          <w:rFonts w:ascii="Times New Roman" w:hAnsi="Times New Roman" w:cs="Times New Roman"/>
        </w:rPr>
        <w:instrText xml:space="preserve"> ADDIN ZOTERO_ITEM CSL_CITATION {"citationID":"Fx25keYN","properties":{"formattedCitation":"(Wells et al. 2017)","plainCitation":"(Wells et al. 2017)","noteIndex":0},"citationItems":[{"id":175,"uris":["http://zotero.org/users/local/ZrU8wzq3/items/NEJJTD7K"],"uri":["http://zotero.org/users/local/ZrU8wzq3/items/NEJJTD7K"],"itemData":{"id":175,"type":"article-journal","abstract":"Emerging infectious diseases rarely affect all members of a population equally and determining how individuals’ susceptibility to infection is related to other components of their fitness is critical to understanding disease impacts at a population level and for predicting evolutionary trajectories. We introduce a novel state-space model framework to investigate survival and fecundity of Tasmanian devils (Sarcophilus harrisii) affected by a transmissible cancer, devil facial tumour disease. We show that those devils that become host to tumours have otherwise greater fitness, with higher survival and fecundity rates prior to disease-induced death than non-host individuals that do not become infected, although high tumour loads lead to high mortality. Our finding that individuals with the greatest reproductive value are those most affected by the cancer demonstrates the need to quantify both survival and fecundity in context of disease progression for understanding the impact of disease on wildlife populations.","container-title":"Ecology letters","DOI":"10.1111/ele.12776","ISSN":"1461-023X","issue":"6","journalAbbreviation":"Ecol Lett","note":"PMID: 28489304\nPMCID: PMC6759051","page":"770-778","source":"PubMed Central","title":"Infection of the fittest: devil facial tumour disease has greatest effect on individuals with highest reproductive output","title-short":"Infection of the fittest","volume":"20","author":[{"family":"Wells","given":"Konstans"},{"family":"Hamede","given":"Rodrigo K."},{"family":"Kerlin","given":"Douglas H."},{"family":"Storfer","given":"Andrew"},{"family":"Hohenlohe","given":"Paul A."},{"family":"Jones","given":"Menna E."},{"family":"McCallum","given":"Hamish I."}],"issued":{"date-parts":[["2017",6]]}}}],"schema":"https://github.com/citation-style-language/schema/raw/master/csl-citation.json"} </w:instrText>
      </w:r>
      <w:r w:rsidR="00CE3885">
        <w:rPr>
          <w:rFonts w:ascii="Times New Roman" w:hAnsi="Times New Roman" w:cs="Times New Roman"/>
        </w:rPr>
        <w:fldChar w:fldCharType="separate"/>
      </w:r>
      <w:r w:rsidR="00CE3885">
        <w:rPr>
          <w:rFonts w:ascii="Times New Roman" w:hAnsi="Times New Roman" w:cs="Times New Roman"/>
          <w:noProof/>
        </w:rPr>
        <w:t>(Wells et al. 2017)</w:t>
      </w:r>
      <w:r w:rsidR="00CE3885">
        <w:rPr>
          <w:rFonts w:ascii="Times New Roman" w:hAnsi="Times New Roman" w:cs="Times New Roman"/>
        </w:rPr>
        <w:fldChar w:fldCharType="end"/>
      </w:r>
      <w:r w:rsidR="00CE3885">
        <w:rPr>
          <w:rFonts w:ascii="Times New Roman" w:hAnsi="Times New Roman" w:cs="Times New Roman"/>
        </w:rPr>
        <w:t xml:space="preserve">. </w:t>
      </w:r>
      <w:r w:rsidR="00E22256">
        <w:rPr>
          <w:rFonts w:ascii="Times New Roman" w:hAnsi="Times New Roman" w:cs="Times New Roman"/>
        </w:rPr>
        <w:t>Figure 1 displays the tumor prevalence among devils over 10 years. Tumor load was measured in cm</w:t>
      </w:r>
      <w:r w:rsidR="00E22256">
        <w:rPr>
          <w:rFonts w:ascii="Times New Roman" w:hAnsi="Times New Roman" w:cs="Times New Roman"/>
          <w:vertAlign w:val="superscript"/>
        </w:rPr>
        <w:t>3</w:t>
      </w:r>
      <w:r w:rsidR="00E22256">
        <w:rPr>
          <w:rFonts w:ascii="Times New Roman" w:hAnsi="Times New Roman" w:cs="Times New Roman"/>
        </w:rPr>
        <w:t xml:space="preserve">. </w:t>
      </w:r>
      <w:r w:rsidR="00A57B86">
        <w:rPr>
          <w:rFonts w:ascii="Times New Roman" w:hAnsi="Times New Roman" w:cs="Times New Roman"/>
        </w:rPr>
        <w:t>Another study in</w:t>
      </w:r>
      <w:r w:rsidR="00811E04">
        <w:rPr>
          <w:rFonts w:ascii="Times New Roman" w:hAnsi="Times New Roman" w:cs="Times New Roman"/>
        </w:rPr>
        <w:t>dicated that the force of infec</w:t>
      </w:r>
      <w:r w:rsidR="0066296C">
        <w:rPr>
          <w:rFonts w:ascii="Times New Roman" w:hAnsi="Times New Roman" w:cs="Times New Roman"/>
        </w:rPr>
        <w:t xml:space="preserve">tion had decreased among devils due to temporal effects </w:t>
      </w:r>
      <w:r w:rsidR="0066296C">
        <w:rPr>
          <w:rFonts w:ascii="Times New Roman" w:hAnsi="Times New Roman" w:cs="Times New Roman"/>
        </w:rPr>
        <w:fldChar w:fldCharType="begin"/>
      </w:r>
      <w:r w:rsidR="0066296C">
        <w:rPr>
          <w:rFonts w:ascii="Times New Roman" w:hAnsi="Times New Roman" w:cs="Times New Roman"/>
        </w:rPr>
        <w:instrText xml:space="preserve"> ADDIN ZOTERO_ITEM CSL_CITATION {"citationID":"oqupbXRj","properties":{"formattedCitation":"(Wells et al. 2017)","plainCitation":"(Wells et al. 2017)","noteIndex":0},"citationItems":[{"id":175,"uris":["http://zotero.org/users/local/ZrU8wzq3/items/NEJJTD7K"],"uri":["http://zotero.org/users/local/ZrU8wzq3/items/NEJJTD7K"],"itemData":{"id":175,"type":"article-journal","abstract":"Emerging infectious diseases rarely affect all members of a population equally and determining how individuals’ susceptibility to infection is related to other components of their fitness is critical to understanding disease impacts at a population level and for predicting evolutionary trajectories. We introduce a novel state-space model framework to investigate survival and fecundity of Tasmanian devils (Sarcophilus harrisii) affected by a transmissible cancer, devil facial tumour disease. We show that those devils that become host to tumours have otherwise greater fitness, with higher survival and fecundity rates prior to disease-induced death than non-host individuals that do not become infected, although high tumour loads lead to high mortality. Our finding that individuals with the greatest reproductive value are those most affected by the cancer demonstrates the need to quantify both survival and fecundity in context of disease progression for understanding the impact of disease on wildlife populations.","container-title":"Ecology letters","DOI":"10.1111/ele.12776","ISSN":"1461-023X","issue":"6","journalAbbreviation":"Ecol Lett","note":"PMID: 28489304\nPMCID: PMC6759051","page":"770-778","source":"PubMed Central","title":"Infection of the fittest: devil facial tumour disease has greatest effect on individuals with highest reproductive output","title-short":"Infection of the fittest","volume":"20","author":[{"family":"Wells","given":"Konstans"},{"family":"Hamede","given":"Rodrigo K."},{"family":"Kerlin","given":"Douglas H."},{"family":"Storfer","given":"Andrew"},{"family":"Hohenlohe","given":"Paul A."},{"family":"Jones","given":"Menna E."},{"family":"McCallum","given":"Hamish I."}],"issued":{"date-parts":[["2017",6]]}}}],"schema":"https://github.com/citation-style-language/schema/raw/master/csl-citation.json"} </w:instrText>
      </w:r>
      <w:r w:rsidR="0066296C">
        <w:rPr>
          <w:rFonts w:ascii="Times New Roman" w:hAnsi="Times New Roman" w:cs="Times New Roman"/>
        </w:rPr>
        <w:fldChar w:fldCharType="separate"/>
      </w:r>
      <w:r w:rsidR="0066296C">
        <w:rPr>
          <w:rFonts w:ascii="Times New Roman" w:hAnsi="Times New Roman" w:cs="Times New Roman"/>
          <w:noProof/>
        </w:rPr>
        <w:t>(Wells et al. 2017)</w:t>
      </w:r>
      <w:r w:rsidR="0066296C">
        <w:rPr>
          <w:rFonts w:ascii="Times New Roman" w:hAnsi="Times New Roman" w:cs="Times New Roman"/>
        </w:rPr>
        <w:fldChar w:fldCharType="end"/>
      </w:r>
      <w:r w:rsidR="0066296C">
        <w:rPr>
          <w:rFonts w:ascii="Times New Roman" w:hAnsi="Times New Roman" w:cs="Times New Roman"/>
        </w:rPr>
        <w:t>.</w:t>
      </w:r>
      <w:r w:rsidR="00A67251">
        <w:rPr>
          <w:rFonts w:ascii="Times New Roman" w:hAnsi="Times New Roman" w:cs="Times New Roman"/>
        </w:rPr>
        <w:t xml:space="preserve"> The size of the Tasmanian devil population began to stabilize within 5 years of the emergence of DFTD </w:t>
      </w:r>
      <w:r w:rsidR="00A67251">
        <w:rPr>
          <w:rFonts w:ascii="Times New Roman" w:hAnsi="Times New Roman" w:cs="Times New Roman"/>
        </w:rPr>
        <w:fldChar w:fldCharType="begin"/>
      </w:r>
      <w:r w:rsidR="00A67251">
        <w:rPr>
          <w:rFonts w:ascii="Times New Roman" w:hAnsi="Times New Roman" w:cs="Times New Roman"/>
        </w:rPr>
        <w:instrText xml:space="preserve"> ADDIN ZOTERO_ITEM CSL_CITATION {"citationID":"SrjcMEWV","properties":{"formattedCitation":"(Lazenby et al. 2018)","plainCitation":"(Lazenby et al. 2018)","noteIndex":0},"citationItems":[{"id":172,"uris":["http://zotero.org/users/local/ZrU8wzq3/items/DCER89HQ"],"uri":["http://zotero.org/users/local/ZrU8wzq3/items/DCER89HQ"],"itemData":{"id":172,"type":"article-journal","abstract":"1. Monitoring the response of wild mammal populations to threatening processes is fundamental to effective conservation management. This is especially true for infectious diseases, which may have dynamic and therefore unpredictable interactions with their host., 2. We investigate the long-term impact of a transmissible cancer, devil facial tumour disease (DFTD), on the endemic Tasmanian devil. We analyse trends in devil spot-light counts and density across the area impacted by the disease. We investigate the demographic parameters which might be driving these trends, and use spatial capture-recapture models to examine whether DFTD has affected home range size., 3. We found that devils have declined by an average of 77% in areas affected by DFTD, and that there is a congruent trend of ongoing small decline in spotlight counts and density estimates. Despite this, devils have persisted to date within each of nine monitoring sites. One site is showing as yet unexplained small increases in density 8–10 years after the emergence of DFTD., 4. We also found the prevalence of DFTD has not abated despite large declines in density and that diseased sites continue to be dominated by young devils. The long-term impact of the disease has been partially offset by increased fecundity in the form of precocial breeding in 1-year-old females, and more pouch young per female in diseased sites. The lower densities resulting from DFTD did not affect home range size., 5. Synthesis and applications. Transmission of devil facial tumour disease continues despite large declines in devil density over multiple generations. Plasticity in life history traits has ameliorated the impact of devil facial tumour disease, however broad-scale trends in density show ongoing decline. In light of this, devil facial tumour disease and the impact of stochastic events on the reduced densities wrought by the disease, continue to threaten devils. In the absence of methods to manage disease in wild populations, we advocate managing the low population densities resulting from disease rather than disease per se.","container-title":"The Journal of applied ecology","DOI":"10.1111/1365-2664.13088","ISSN":"0021-8901","issue":"3","journalAbbreviation":"J Appl Ecol","note":"PMID: 30089931\nPMCID: PMC6078421","page":"1368-1379","source":"PubMed Central","title":"Density trends and demographic signals uncover the long-term impact of transmissible cancer in Tasmanian devils","volume":"55","author":[{"family":"Lazenby","given":"Billie T."},{"family":"Tobler","given":"Mathias W."},{"family":"Brown","given":"William E."},{"family":"Hawkins","given":"Clare E."},{"family":"Hocking","given":"Greg J."},{"family":"Hume","given":"Fiona"},{"family":"Huxtable","given":"Stewart"},{"family":"Iles","given":"Philip"},{"family":"Jones","given":"Menna E."},{"family":"Lawrence","given":"Clare"},{"family":"Thalmann","given":"Sam"},{"family":"Wise","given":"Phil"},{"family":"Williams","given":"Howel"},{"family":"Fox","given":"Samantha"},{"family":"Pemberton","given":"David"}],"issued":{"date-parts":[["2018",5]]}}}],"schema":"https://github.com/citation-style-language/schema/raw/master/csl-citation.json"} </w:instrText>
      </w:r>
      <w:r w:rsidR="00A67251">
        <w:rPr>
          <w:rFonts w:ascii="Times New Roman" w:hAnsi="Times New Roman" w:cs="Times New Roman"/>
        </w:rPr>
        <w:fldChar w:fldCharType="separate"/>
      </w:r>
      <w:r w:rsidR="00A67251">
        <w:rPr>
          <w:rFonts w:ascii="Times New Roman" w:hAnsi="Times New Roman" w:cs="Times New Roman"/>
          <w:noProof/>
        </w:rPr>
        <w:t>(Lazenby et al. 2018)</w:t>
      </w:r>
      <w:r w:rsidR="00A67251">
        <w:rPr>
          <w:rFonts w:ascii="Times New Roman" w:hAnsi="Times New Roman" w:cs="Times New Roman"/>
        </w:rPr>
        <w:fldChar w:fldCharType="end"/>
      </w:r>
      <w:r w:rsidR="00A67251">
        <w:rPr>
          <w:rFonts w:ascii="Times New Roman" w:hAnsi="Times New Roman" w:cs="Times New Roman"/>
        </w:rPr>
        <w:t xml:space="preserve">. </w:t>
      </w:r>
      <w:r w:rsidR="003F0B9B">
        <w:rPr>
          <w:rFonts w:ascii="Times New Roman" w:hAnsi="Times New Roman" w:cs="Times New Roman"/>
        </w:rPr>
        <w:t xml:space="preserve">One site, called West Pencil Pine, shows evidence of reduced impact of DFTD in the population </w:t>
      </w:r>
      <w:r w:rsidR="003F0B9B">
        <w:rPr>
          <w:rFonts w:ascii="Times New Roman" w:hAnsi="Times New Roman" w:cs="Times New Roman"/>
        </w:rPr>
        <w:fldChar w:fldCharType="begin"/>
      </w:r>
      <w:r w:rsidR="003F0B9B">
        <w:rPr>
          <w:rFonts w:ascii="Times New Roman" w:hAnsi="Times New Roman" w:cs="Times New Roman"/>
        </w:rPr>
        <w:instrText xml:space="preserve"> ADDIN ZOTERO_ITEM CSL_CITATION {"citationID":"zLVKMjPj","properties":{"formattedCitation":"(Lazenby et al. 2018)","plainCitation":"(Lazenby et al. 2018)","noteIndex":0},"citationItems":[{"id":172,"uris":["http://zotero.org/users/local/ZrU8wzq3/items/DCER89HQ"],"uri":["http://zotero.org/users/local/ZrU8wzq3/items/DCER89HQ"],"itemData":{"id":172,"type":"article-journal","abstract":"1. Monitoring the response of wild mammal populations to threatening processes is fundamental to effective conservation management. This is especially true for infectious diseases, which may have dynamic and therefore unpredictable interactions with their host., 2. We investigate the long-term impact of a transmissible cancer, devil facial tumour disease (DFTD), on the endemic Tasmanian devil. We analyse trends in devil spot-light counts and density across the area impacted by the disease. We investigate the demographic parameters which might be driving these trends, and use spatial capture-recapture models to examine whether DFTD has affected home range size., 3. We found that devils have declined by an average of 77% in areas affected by DFTD, and that there is a congruent trend of ongoing small decline in spotlight counts and density estimates. Despite this, devils have persisted to date within each of nine monitoring sites. One site is showing as yet unexplained small increases in density 8–10 years after the emergence of DFTD., 4. We also found the prevalence of DFTD has not abated despite large declines in density and that diseased sites continue to be dominated by young devils. The long-term impact of the disease has been partially offset by increased fecundity in the form of precocial breeding in 1-year-old females, and more pouch young per female in diseased sites. The lower densities resulting from DFTD did not affect home range size., 5. Synthesis and applications. Transmission of devil facial tumour disease continues despite large declines in devil density over multiple generations. Plasticity in life history traits has ameliorated the impact of devil facial tumour disease, however broad-scale trends in density show ongoing decline. In light of this, devil facial tumour disease and the impact of stochastic events on the reduced densities wrought by the disease, continue to threaten devils. In the absence of methods to manage disease in wild populations, we advocate managing the low population densities resulting from disease rather than disease per se.","container-title":"The Journal of applied ecology","DOI":"10.1111/1365-2664.13088","ISSN":"0021-8901","issue":"3","journalAbbreviation":"J Appl Ecol","note":"PMID: 30089931\nPMCID: PMC6078421","page":"1368-1379","source":"PubMed Central","title":"Density trends and demographic signals uncover the long-term impact of transmissible cancer in Tasmanian devils","volume":"55","author":[{"family":"Lazenby","given":"Billie T."},{"family":"Tobler","given":"Mathias W."},{"family":"Brown","given":"William E."},{"family":"Hawkins","given":"Clare E."},{"family":"Hocking","given":"Greg J."},{"family":"Hume","given":"Fiona"},{"family":"Huxtable","given":"Stewart"},{"family":"Iles","given":"Philip"},{"family":"Jones","given":"Menna E."},{"family":"Lawrence","given":"Clare"},{"family":"Thalmann","given":"Sam"},{"family":"Wise","given":"Phil"},{"family":"Williams","given":"Howel"},{"family":"Fox","given":"Samantha"},{"family":"Pemberton","given":"David"}],"issued":{"date-parts":[["2018",5]]}}}],"schema":"https://github.com/citation-style-language/schema/raw/master/csl-citation.json"} </w:instrText>
      </w:r>
      <w:r w:rsidR="003F0B9B">
        <w:rPr>
          <w:rFonts w:ascii="Times New Roman" w:hAnsi="Times New Roman" w:cs="Times New Roman"/>
        </w:rPr>
        <w:fldChar w:fldCharType="separate"/>
      </w:r>
      <w:r w:rsidR="003F0B9B">
        <w:rPr>
          <w:rFonts w:ascii="Times New Roman" w:hAnsi="Times New Roman" w:cs="Times New Roman"/>
          <w:noProof/>
        </w:rPr>
        <w:t>(Lazenby et al. 2018)</w:t>
      </w:r>
      <w:r w:rsidR="003F0B9B">
        <w:rPr>
          <w:rFonts w:ascii="Times New Roman" w:hAnsi="Times New Roman" w:cs="Times New Roman"/>
        </w:rPr>
        <w:fldChar w:fldCharType="end"/>
      </w:r>
      <w:r w:rsidR="003F0B9B">
        <w:rPr>
          <w:rFonts w:ascii="Times New Roman" w:hAnsi="Times New Roman" w:cs="Times New Roman"/>
        </w:rPr>
        <w:t xml:space="preserve">. </w:t>
      </w:r>
      <w:r w:rsidR="00840117">
        <w:rPr>
          <w:rFonts w:ascii="Times New Roman" w:hAnsi="Times New Roman" w:cs="Times New Roman"/>
        </w:rPr>
        <w:t>Additionally, the structure of devil populations changed substantially afte</w:t>
      </w:r>
      <w:r w:rsidR="005316ED">
        <w:rPr>
          <w:rFonts w:ascii="Times New Roman" w:hAnsi="Times New Roman" w:cs="Times New Roman"/>
        </w:rPr>
        <w:t xml:space="preserve">r the emergence of DFTD. </w:t>
      </w:r>
      <w:r w:rsidR="00607B3B">
        <w:rPr>
          <w:rFonts w:ascii="Times New Roman" w:hAnsi="Times New Roman" w:cs="Times New Roman"/>
        </w:rPr>
        <w:t>Disease prevalence was extremely high in devils 3 years old and older</w:t>
      </w:r>
      <w:r w:rsidR="00BA5F18">
        <w:rPr>
          <w:rFonts w:ascii="Times New Roman" w:hAnsi="Times New Roman" w:cs="Times New Roman"/>
        </w:rPr>
        <w:t xml:space="preserve">, </w:t>
      </w:r>
      <w:r w:rsidR="00607B3B">
        <w:rPr>
          <w:rFonts w:ascii="Times New Roman" w:hAnsi="Times New Roman" w:cs="Times New Roman"/>
        </w:rPr>
        <w:t>but remained relatively low in 1-2 year-olds</w:t>
      </w:r>
      <w:r w:rsidR="00BA5F18">
        <w:rPr>
          <w:rFonts w:ascii="Times New Roman" w:hAnsi="Times New Roman" w:cs="Times New Roman"/>
        </w:rPr>
        <w:t xml:space="preserve"> </w:t>
      </w:r>
      <w:r w:rsidR="00BA5F18">
        <w:rPr>
          <w:rFonts w:ascii="Times New Roman" w:hAnsi="Times New Roman" w:cs="Times New Roman"/>
        </w:rPr>
        <w:fldChar w:fldCharType="begin"/>
      </w:r>
      <w:r w:rsidR="00BA5F18">
        <w:rPr>
          <w:rFonts w:ascii="Times New Roman" w:hAnsi="Times New Roman" w:cs="Times New Roman"/>
        </w:rPr>
        <w:instrText xml:space="preserve"> ADDIN ZOTERO_ITEM CSL_CITATION {"citationID":"GA1IVxeV","properties":{"formattedCitation":"(Lazenby et al. 2018)","plainCitation":"(Lazenby et al. 2018)","noteIndex":0},"citationItems":[{"id":172,"uris":["http://zotero.org/users/local/ZrU8wzq3/items/DCER89HQ"],"uri":["http://zotero.org/users/local/ZrU8wzq3/items/DCER89HQ"],"itemData":{"id":172,"type":"article-journal","abstract":"1. Monitoring the response of wild mammal populations to threatening processes is fundamental to effective conservation management. This is especially true for infectious diseases, which may have dynamic and therefore unpredictable interactions with their host., 2. We investigate the long-term impact of a transmissible cancer, devil facial tumour disease (DFTD), on the endemic Tasmanian devil. We analyse trends in devil spot-light counts and density across the area impacted by the disease. We investigate the demographic parameters which might be driving these trends, and use spatial capture-recapture models to examine whether DFTD has affected home range size., 3. We found that devils have declined by an average of 77% in areas affected by DFTD, and that there is a congruent trend of ongoing small decline in spotlight counts and density estimates. Despite this, devils have persisted to date within each of nine monitoring sites. One site is showing as yet unexplained small increases in density 8–10 years after the emergence of DFTD., 4. We also found the prevalence of DFTD has not abated despite large declines in density and that diseased sites continue to be dominated by young devils. The long-term impact of the disease has been partially offset by increased fecundity in the form of precocial breeding in 1-year-old females, and more pouch young per female in diseased sites. The lower densities resulting from DFTD did not affect home range size., 5. Synthesis and applications. Transmission of devil facial tumour disease continues despite large declines in devil density over multiple generations. Plasticity in life history traits has ameliorated the impact of devil facial tumour disease, however broad-scale trends in density show ongoing decline. In light of this, devil facial tumour disease and the impact of stochastic events on the reduced densities wrought by the disease, continue to threaten devils. In the absence of methods to manage disease in wild populations, we advocate managing the low population densities resulting from disease rather than disease per se.","container-title":"The Journal of applied ecology","DOI":"10.1111/1365-2664.13088","ISSN":"0021-8901","issue":"3","journalAbbreviation":"J Appl Ecol","note":"PMID: 30089931\nPMCID: PMC6078421","page":"1368-1379","source":"PubMed Central","title":"Density trends and demographic signals uncover the long-term impact of transmissible cancer in Tasmanian devils","volume":"55","author":[{"family":"Lazenby","given":"Billie T."},{"family":"Tobler","given":"Mathias W."},{"family":"Brown","given":"William E."},{"family":"Hawkins","given":"Clare E."},{"family":"Hocking","given":"Greg J."},{"family":"Hume","given":"Fiona"},{"family":"Huxtable","given":"Stewart"},{"family":"Iles","given":"Philip"},{"family":"Jones","given":"Menna E."},{"family":"Lawrence","given":"Clare"},{"family":"Thalmann","given":"Sam"},{"family":"Wise","given":"Phil"},{"family":"Williams","given":"Howel"},{"family":"Fox","given":"Samantha"},{"family":"Pemberton","given":"David"}],"issued":{"date-parts":[["2018",5]]}}}],"schema":"https://github.com/citation-style-language/schema/raw/master/csl-citation.json"} </w:instrText>
      </w:r>
      <w:r w:rsidR="00BA5F18">
        <w:rPr>
          <w:rFonts w:ascii="Times New Roman" w:hAnsi="Times New Roman" w:cs="Times New Roman"/>
        </w:rPr>
        <w:fldChar w:fldCharType="separate"/>
      </w:r>
      <w:r w:rsidR="00BA5F18">
        <w:rPr>
          <w:rFonts w:ascii="Times New Roman" w:hAnsi="Times New Roman" w:cs="Times New Roman"/>
          <w:noProof/>
        </w:rPr>
        <w:t>(Lazenby et al. 2018)</w:t>
      </w:r>
      <w:r w:rsidR="00BA5F18">
        <w:rPr>
          <w:rFonts w:ascii="Times New Roman" w:hAnsi="Times New Roman" w:cs="Times New Roman"/>
        </w:rPr>
        <w:fldChar w:fldCharType="end"/>
      </w:r>
      <w:r w:rsidR="00BA5F18">
        <w:rPr>
          <w:rFonts w:ascii="Times New Roman" w:hAnsi="Times New Roman" w:cs="Times New Roman"/>
        </w:rPr>
        <w:t xml:space="preserve">. </w:t>
      </w:r>
      <w:r w:rsidR="00961BEE">
        <w:rPr>
          <w:rFonts w:ascii="Times New Roman" w:hAnsi="Times New Roman" w:cs="Times New Roman"/>
        </w:rPr>
        <w:t xml:space="preserve">Breeding among 1-year-old females, in addition to increased numbers of pouch young, </w:t>
      </w:r>
      <w:r w:rsidR="00A65532">
        <w:rPr>
          <w:rFonts w:ascii="Times New Roman" w:hAnsi="Times New Roman" w:cs="Times New Roman"/>
        </w:rPr>
        <w:t>increased as a result of d</w:t>
      </w:r>
      <w:r w:rsidR="00961BEE">
        <w:rPr>
          <w:rFonts w:ascii="Times New Roman" w:hAnsi="Times New Roman" w:cs="Times New Roman"/>
        </w:rPr>
        <w:t xml:space="preserve">ecreased numbers of adult devils </w:t>
      </w:r>
      <w:r w:rsidR="00961BEE">
        <w:rPr>
          <w:rFonts w:ascii="Times New Roman" w:hAnsi="Times New Roman" w:cs="Times New Roman"/>
        </w:rPr>
        <w:fldChar w:fldCharType="begin"/>
      </w:r>
      <w:r w:rsidR="00961BEE">
        <w:rPr>
          <w:rFonts w:ascii="Times New Roman" w:hAnsi="Times New Roman" w:cs="Times New Roman"/>
        </w:rPr>
        <w:instrText xml:space="preserve"> ADDIN ZOTERO_ITEM CSL_CITATION {"citationID":"IJm6TVFE","properties":{"formattedCitation":"(Lazenby et al. 2018)","plainCitation":"(Lazenby et al. 2018)","noteIndex":0},"citationItems":[{"id":172,"uris":["http://zotero.org/users/local/ZrU8wzq3/items/DCER89HQ"],"uri":["http://zotero.org/users/local/ZrU8wzq3/items/DCER89HQ"],"itemData":{"id":172,"type":"article-journal","abstract":"1. Monitoring the response of wild mammal populations to threatening processes is fundamental to effective conservation management. This is especially true for infectious diseases, which may have dynamic and therefore unpredictable interactions with their host., 2. We investigate the long-term impact of a transmissible cancer, devil facial tumour disease (DFTD), on the endemic Tasmanian devil. We analyse trends in devil spot-light counts and density across the area impacted by the disease. We investigate the demographic parameters which might be driving these trends, and use spatial capture-recapture models to examine whether DFTD has affected home range size., 3. We found that devils have declined by an average of 77% in areas affected by DFTD, and that there is a congruent trend of ongoing small decline in spotlight counts and density estimates. Despite this, devils have persisted to date within each of nine monitoring sites. One site is showing as yet unexplained small increases in density 8–10 years after the emergence of DFTD., 4. We also found the prevalence of DFTD has not abated despite large declines in density and that diseased sites continue to be dominated by young devils. The long-term impact of the disease has been partially offset by increased fecundity in the form of precocial breeding in 1-year-old females, and more pouch young per female in diseased sites. The lower densities resulting from DFTD did not affect home range size., 5. Synthesis and applications. Transmission of devil facial tumour disease continues despite large declines in devil density over multiple generations. Plasticity in life history traits has ameliorated the impact of devil facial tumour disease, however broad-scale trends in density show ongoing decline. In light of this, devil facial tumour disease and the impact of stochastic events on the reduced densities wrought by the disease, continue to threaten devils. In the absence of methods to manage disease in wild populations, we advocate managing the low population densities resulting from disease rather than disease per se.","container-title":"The Journal of applied ecology","DOI":"10.1111/1365-2664.13088","ISSN":"0021-8901","issue":"3","journalAbbreviation":"J Appl Ecol","note":"PMID: 30089931\nPMCID: PMC6078421","page":"1368-1379","source":"PubMed Central","title":"Density trends and demographic signals uncover the long-term impact of transmissible cancer in Tasmanian devils","volume":"55","author":[{"family":"Lazenby","given":"Billie T."},{"family":"Tobler","given":"Mathias W."},{"family":"Brown","given":"William E."},{"family":"Hawkins","given":"Clare E."},{"family":"Hocking","given":"Greg J."},{"family":"Hume","given":"Fiona"},{"family":"Huxtable","given":"Stewart"},{"family":"Iles","given":"Philip"},{"family":"Jones","given":"Menna E."},{"family":"Lawrence","given":"Clare"},{"family":"Thalmann","given":"Sam"},{"family":"Wise","given":"Phil"},{"family":"Williams","given":"Howel"},{"family":"Fox","given":"Samantha"},{"family":"Pemberton","given":"David"}],"issued":{"date-parts":[["2018",5]]}}}],"schema":"https://github.com/citation-style-language/schema/raw/master/csl-citation.json"} </w:instrText>
      </w:r>
      <w:r w:rsidR="00961BEE">
        <w:rPr>
          <w:rFonts w:ascii="Times New Roman" w:hAnsi="Times New Roman" w:cs="Times New Roman"/>
        </w:rPr>
        <w:fldChar w:fldCharType="separate"/>
      </w:r>
      <w:r w:rsidR="00961BEE">
        <w:rPr>
          <w:rFonts w:ascii="Times New Roman" w:hAnsi="Times New Roman" w:cs="Times New Roman"/>
          <w:noProof/>
        </w:rPr>
        <w:t>(Lazenby et al. 2018)</w:t>
      </w:r>
      <w:r w:rsidR="00961BEE">
        <w:rPr>
          <w:rFonts w:ascii="Times New Roman" w:hAnsi="Times New Roman" w:cs="Times New Roman"/>
        </w:rPr>
        <w:fldChar w:fldCharType="end"/>
      </w:r>
      <w:r w:rsidR="00A65532">
        <w:rPr>
          <w:rFonts w:ascii="Times New Roman" w:hAnsi="Times New Roman" w:cs="Times New Roman"/>
        </w:rPr>
        <w:t xml:space="preserve">. </w:t>
      </w:r>
    </w:p>
    <w:p w14:paraId="2A897405" w14:textId="57A79760" w:rsidR="00E22256" w:rsidRDefault="00E22256" w:rsidP="00D07AA1">
      <w:pPr>
        <w:spacing w:line="480" w:lineRule="auto"/>
        <w:rPr>
          <w:rFonts w:ascii="Times New Roman" w:hAnsi="Times New Roman" w:cs="Times New Roman"/>
        </w:rPr>
      </w:pPr>
      <w:r>
        <w:rPr>
          <w:rFonts w:ascii="Times New Roman" w:hAnsi="Times New Roman" w:cs="Times New Roman"/>
          <w:noProof/>
        </w:rPr>
        <w:drawing>
          <wp:inline distT="0" distB="0" distL="0" distR="0" wp14:anchorId="53671457" wp14:editId="0D22910E">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FTD.pdf"/>
                    <pic:cNvPicPr/>
                  </pic:nvPicPr>
                  <pic:blipFill>
                    <a:blip r:embed="rId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917B21A" w14:textId="3CDB9ADE" w:rsidR="00726FCD" w:rsidRDefault="007407F8" w:rsidP="00D07AA1">
      <w:pPr>
        <w:spacing w:line="480" w:lineRule="auto"/>
        <w:rPr>
          <w:rFonts w:ascii="Times New Roman" w:hAnsi="Times New Roman" w:cs="Times New Roman"/>
        </w:rPr>
      </w:pPr>
      <w:r>
        <w:rPr>
          <w:rFonts w:ascii="Times New Roman" w:hAnsi="Times New Roman" w:cs="Times New Roman"/>
        </w:rPr>
        <w:t xml:space="preserve">Figure 1. Prevalence of DFTD among a population of Tasmanian devils from 2006-2016. </w:t>
      </w:r>
      <w:r w:rsidR="00D22353">
        <w:rPr>
          <w:rFonts w:ascii="Times New Roman" w:hAnsi="Times New Roman" w:cs="Times New Roman"/>
        </w:rPr>
        <w:t>Tumor load was measured in cm</w:t>
      </w:r>
      <w:r w:rsidR="00D22353">
        <w:rPr>
          <w:rFonts w:ascii="Times New Roman" w:hAnsi="Times New Roman" w:cs="Times New Roman"/>
          <w:vertAlign w:val="superscript"/>
        </w:rPr>
        <w:t>3</w:t>
      </w:r>
      <w:r w:rsidR="00D22353">
        <w:rPr>
          <w:rFonts w:ascii="Times New Roman" w:hAnsi="Times New Roman" w:cs="Times New Roman"/>
        </w:rPr>
        <w:t xml:space="preserve">. </w:t>
      </w:r>
      <w:r w:rsidR="003662E9">
        <w:rPr>
          <w:rFonts w:ascii="Times New Roman" w:hAnsi="Times New Roman" w:cs="Times New Roman"/>
        </w:rPr>
        <w:t xml:space="preserve">Measurements were taken from individual devils. </w:t>
      </w:r>
    </w:p>
    <w:p w14:paraId="2AF57718" w14:textId="25E6A864" w:rsidR="00A57B86" w:rsidRDefault="00A57B86" w:rsidP="00D07AA1">
      <w:pPr>
        <w:spacing w:line="480" w:lineRule="auto"/>
        <w:rPr>
          <w:rFonts w:ascii="Times New Roman" w:hAnsi="Times New Roman" w:cs="Times New Roman"/>
        </w:rPr>
      </w:pPr>
      <w:r>
        <w:rPr>
          <w:rFonts w:ascii="Times New Roman" w:hAnsi="Times New Roman" w:cs="Times New Roman"/>
        </w:rPr>
        <w:tab/>
      </w:r>
    </w:p>
    <w:p w14:paraId="52D7D38D" w14:textId="062FBF8B" w:rsidR="003662E9" w:rsidRDefault="00A65532" w:rsidP="00D07AA1">
      <w:pPr>
        <w:spacing w:line="480" w:lineRule="auto"/>
        <w:rPr>
          <w:rFonts w:ascii="Times New Roman" w:hAnsi="Times New Roman" w:cs="Times New Roman"/>
          <w:i/>
        </w:rPr>
      </w:pPr>
      <w:r w:rsidRPr="00A65532">
        <w:rPr>
          <w:rFonts w:ascii="Times New Roman" w:hAnsi="Times New Roman" w:cs="Times New Roman"/>
          <w:i/>
        </w:rPr>
        <w:t xml:space="preserve">Genetic changes </w:t>
      </w:r>
    </w:p>
    <w:p w14:paraId="17B70C22" w14:textId="4C7F059A" w:rsidR="007F3E4D" w:rsidRDefault="002B1ACA" w:rsidP="00D07AA1">
      <w:pPr>
        <w:spacing w:line="480" w:lineRule="auto"/>
        <w:rPr>
          <w:rFonts w:ascii="Times New Roman" w:hAnsi="Times New Roman" w:cs="Times New Roman"/>
        </w:rPr>
      </w:pPr>
      <w:r>
        <w:rPr>
          <w:rFonts w:ascii="Times New Roman" w:hAnsi="Times New Roman" w:cs="Times New Roman"/>
        </w:rPr>
        <w:tab/>
      </w:r>
      <w:r w:rsidR="003A49F0">
        <w:rPr>
          <w:rFonts w:ascii="Times New Roman" w:hAnsi="Times New Roman" w:cs="Times New Roman"/>
        </w:rPr>
        <w:t>T</w:t>
      </w:r>
      <w:r w:rsidR="00457A8D">
        <w:rPr>
          <w:rFonts w:ascii="Times New Roman" w:hAnsi="Times New Roman" w:cs="Times New Roman"/>
        </w:rPr>
        <w:t xml:space="preserve">here is evidence that DFTD may be </w:t>
      </w:r>
      <w:r w:rsidR="003A49F0">
        <w:rPr>
          <w:rFonts w:ascii="Times New Roman" w:hAnsi="Times New Roman" w:cs="Times New Roman"/>
        </w:rPr>
        <w:t xml:space="preserve">evolving into a tetraploid strain instead of diploid, and may be less aggressive </w:t>
      </w:r>
      <w:r w:rsidR="003A49F0">
        <w:rPr>
          <w:rFonts w:ascii="Times New Roman" w:hAnsi="Times New Roman" w:cs="Times New Roman"/>
        </w:rPr>
        <w:fldChar w:fldCharType="begin"/>
      </w:r>
      <w:r w:rsidR="003A49F0">
        <w:rPr>
          <w:rFonts w:ascii="Times New Roman" w:hAnsi="Times New Roman" w:cs="Times New Roman"/>
        </w:rPr>
        <w:instrText xml:space="preserve"> ADDIN ZOTERO_ITEM CSL_CITATION {"citationID":"zJ0uNn5Q","properties":{"formattedCitation":"(Hamede et al. 2012)","plainCitation":"(Hamede et al. 2012)","noteIndex":0},"citationItems":[{"id":180,"uris":["http://zotero.org/users/local/ZrU8wzq3/items/J7G4PK7K"],"uri":["http://zotero.org/users/local/ZrU8wzq3/items/J7G4PK7K"],"itemData":{"id":180,"type":"article-journal","abstract":"Abstract:   Pathogen</w:instrText>
      </w:r>
      <w:r w:rsidR="003A49F0">
        <w:rPr>
          <w:rFonts w:ascii="Calibri" w:eastAsia="Calibri" w:hAnsi="Calibri" w:cs="Calibri"/>
        </w:rPr>
        <w:instrText>‐</w:instrText>
      </w:r>
      <w:r w:rsidR="003A49F0">
        <w:rPr>
          <w:rFonts w:ascii="Times New Roman" w:hAnsi="Times New Roman" w:cs="Times New Roman"/>
        </w:rPr>
        <w:instrText xml:space="preserve">driven declines in animal populations are increasingly regarded as a major conservation issue. The Tasmanian devil (Sarcophilus harrisii) is threatened with extinction by devil f...","container-title":"Conservation Biology","DOI":"10.1111/j.1523-1739.2011.01747.x","ISSN":"1523-1739","issue":"1","language":"en","note":"publisher: John Wiley &amp; Sons, Ltd","page":"124-134","source":"conbio-onlinelibrary-wiley-com.www.libproxy.wvu.edu","title":"Reduced Effect of Tasmanian Devil Facial Tumor Disease at the Disease Front","volume":"26","author":[{"family":"Hamede","given":"Rodrigo"},{"family":"Lachish","given":"Shelly"},{"family":"Belov","given":"Katherine"},{"family":"Woods","given":"Gregory"},{"family":"Kreiss","given":"Alexandre"},{"family":"Pearse","given":"Anne-Maree"},{"family":"Lazenby","given":"Billie"},{"family":"Jones","given":"Menna"},{"family":"McCALLUM","given":"Hamish"}],"issued":{"date-parts":[["2012",2,1]]}}}],"schema":"https://github.com/citation-style-language/schema/raw/master/csl-citation.json"} </w:instrText>
      </w:r>
      <w:r w:rsidR="003A49F0">
        <w:rPr>
          <w:rFonts w:ascii="Times New Roman" w:hAnsi="Times New Roman" w:cs="Times New Roman"/>
        </w:rPr>
        <w:fldChar w:fldCharType="separate"/>
      </w:r>
      <w:r w:rsidR="003A49F0">
        <w:rPr>
          <w:rFonts w:ascii="Times New Roman" w:hAnsi="Times New Roman" w:cs="Times New Roman"/>
          <w:noProof/>
        </w:rPr>
        <w:t>(Hamede et al. 2012)</w:t>
      </w:r>
      <w:r w:rsidR="003A49F0">
        <w:rPr>
          <w:rFonts w:ascii="Times New Roman" w:hAnsi="Times New Roman" w:cs="Times New Roman"/>
        </w:rPr>
        <w:fldChar w:fldCharType="end"/>
      </w:r>
      <w:r w:rsidR="003A49F0">
        <w:rPr>
          <w:rFonts w:ascii="Times New Roman" w:hAnsi="Times New Roman" w:cs="Times New Roman"/>
        </w:rPr>
        <w:t xml:space="preserve">. </w:t>
      </w:r>
      <w:r w:rsidR="00457A8D">
        <w:rPr>
          <w:rFonts w:ascii="Times New Roman" w:hAnsi="Times New Roman" w:cs="Times New Roman"/>
        </w:rPr>
        <w:t>Counts taken from devil populations from 2006-2011 show that the number of tetraploid tumors are increasing</w:t>
      </w:r>
      <w:r w:rsidR="0088319B">
        <w:rPr>
          <w:rFonts w:ascii="Times New Roman" w:hAnsi="Times New Roman" w:cs="Times New Roman"/>
        </w:rPr>
        <w:t xml:space="preserve"> (Fig. 2)</w:t>
      </w:r>
      <w:r w:rsidR="00457A8D">
        <w:rPr>
          <w:rFonts w:ascii="Times New Roman" w:hAnsi="Times New Roman" w:cs="Times New Roman"/>
        </w:rPr>
        <w:t>. Other possibilities that are contributing to resistance are two chromosomal regions, which</w:t>
      </w:r>
      <w:r w:rsidR="00160376">
        <w:rPr>
          <w:rFonts w:ascii="Times New Roman" w:hAnsi="Times New Roman" w:cs="Times New Roman"/>
        </w:rPr>
        <w:t xml:space="preserve"> </w:t>
      </w:r>
      <w:r w:rsidR="007F3E4D">
        <w:rPr>
          <w:rFonts w:ascii="Times New Roman" w:hAnsi="Times New Roman" w:cs="Times New Roman"/>
        </w:rPr>
        <w:t xml:space="preserve">appear to </w:t>
      </w:r>
      <w:r w:rsidR="00D0394B">
        <w:rPr>
          <w:rFonts w:ascii="Times New Roman" w:hAnsi="Times New Roman" w:cs="Times New Roman"/>
        </w:rPr>
        <w:t xml:space="preserve">be </w:t>
      </w:r>
      <w:r w:rsidR="007F3E4D">
        <w:rPr>
          <w:rFonts w:ascii="Times New Roman" w:hAnsi="Times New Roman" w:cs="Times New Roman"/>
        </w:rPr>
        <w:t xml:space="preserve">under strong selection </w:t>
      </w:r>
      <w:r w:rsidR="001274AE">
        <w:rPr>
          <w:rFonts w:ascii="Times New Roman" w:hAnsi="Times New Roman" w:cs="Times New Roman"/>
        </w:rPr>
        <w:t xml:space="preserve">in Tasmanian devils </w:t>
      </w:r>
      <w:r w:rsidR="007F3E4D">
        <w:rPr>
          <w:rFonts w:ascii="Times New Roman" w:hAnsi="Times New Roman" w:cs="Times New Roman"/>
        </w:rPr>
        <w:fldChar w:fldCharType="begin"/>
      </w:r>
      <w:r w:rsidR="007F3E4D">
        <w:rPr>
          <w:rFonts w:ascii="Times New Roman" w:hAnsi="Times New Roman" w:cs="Times New Roman"/>
        </w:rPr>
        <w:instrText xml:space="preserve"> ADDIN ZOTERO_ITEM CSL_CITATION {"citationID":"XBFsBYS9","properties":{"formattedCitation":"(Epstein et al. 2016)","plainCitation":"(Epstein et al. 2016)","noteIndex":0},"citationItems":[{"id":171,"uris":["http://zotero.org/users/local/ZrU8wzq3/items/3IKE6GD2"],"uri":["http://zotero.org/users/local/ZrU8wzq3/items/3IKE6GD2"],"itemData":{"id":171,"type":"article-journal","container-title":"Nature Communications","DOI":"10.1038/ncomms12684","ISSN":"2041-1723","issue":"1","journalAbbreviation":"Nat Commun","language":"en","page":"12684","source":"DOI.org (Crossref)","title":"Rapid evolutionary response to a transmissible cancer in Tasmanian devils","volume":"7","author":[{"family":"Epstein","given":"Brendan"},{"family":"Jones","given":"Menna"},{"family":"Hamede","given":"Rodrigo"},{"family":"Hendricks","given":"Sarah"},{"family":"McCallum","given":"Hamish"},{"family":"Murchison","given":"Elizabeth P."},{"family":"Schönfeld","given":"Barbara"},{"family":"Wiench","given":"Cody"},{"family":"Hohenlohe","given":"Paul"},{"family":"Storfer","given":"Andrew"}],"issued":{"date-parts":[["2016",11]]}}}],"schema":"https://github.com/citation-style-language/schema/raw/master/csl-citation.json"} </w:instrText>
      </w:r>
      <w:r w:rsidR="007F3E4D">
        <w:rPr>
          <w:rFonts w:ascii="Times New Roman" w:hAnsi="Times New Roman" w:cs="Times New Roman"/>
        </w:rPr>
        <w:fldChar w:fldCharType="separate"/>
      </w:r>
      <w:r w:rsidR="007F3E4D">
        <w:rPr>
          <w:rFonts w:ascii="Times New Roman" w:hAnsi="Times New Roman" w:cs="Times New Roman"/>
          <w:noProof/>
        </w:rPr>
        <w:t>(Epstein et al. 2016)</w:t>
      </w:r>
      <w:r w:rsidR="007F3E4D">
        <w:rPr>
          <w:rFonts w:ascii="Times New Roman" w:hAnsi="Times New Roman" w:cs="Times New Roman"/>
        </w:rPr>
        <w:fldChar w:fldCharType="end"/>
      </w:r>
      <w:r w:rsidR="007F3E4D">
        <w:rPr>
          <w:rFonts w:ascii="Times New Roman" w:hAnsi="Times New Roman" w:cs="Times New Roman"/>
        </w:rPr>
        <w:t xml:space="preserve">. </w:t>
      </w:r>
      <w:r w:rsidR="00855825">
        <w:rPr>
          <w:rFonts w:ascii="Times New Roman" w:hAnsi="Times New Roman" w:cs="Times New Roman"/>
        </w:rPr>
        <w:t xml:space="preserve">These regions contained single nucleotide polymorphisms, or SNPs, with allele frequency changes when comparing pre- and post-disease samples </w:t>
      </w:r>
      <w:r w:rsidR="00855825">
        <w:rPr>
          <w:rFonts w:ascii="Times New Roman" w:hAnsi="Times New Roman" w:cs="Times New Roman"/>
        </w:rPr>
        <w:fldChar w:fldCharType="begin"/>
      </w:r>
      <w:r w:rsidR="00855825">
        <w:rPr>
          <w:rFonts w:ascii="Times New Roman" w:hAnsi="Times New Roman" w:cs="Times New Roman"/>
        </w:rPr>
        <w:instrText xml:space="preserve"> ADDIN ZOTERO_ITEM CSL_CITATION {"citationID":"ukEN97Sr","properties":{"formattedCitation":"(Epstein et al. 2016)","plainCitation":"(Epstein et al. 2016)","noteIndex":0},"citationItems":[{"id":171,"uris":["http://zotero.org/users/local/ZrU8wzq3/items/3IKE6GD2"],"uri":["http://zotero.org/users/local/ZrU8wzq3/items/3IKE6GD2"],"itemData":{"id":171,"type":"article-journal","container-title":"Nature Communications","DOI":"10.1038/ncomms12684","ISSN":"2041-1723","issue":"1","journalAbbreviation":"Nat Commun","language":"en","page":"12684","source":"DOI.org (Crossref)","title":"Rapid evolutionary response to a transmissible cancer in Tasmanian devils","volume":"7","author":[{"family":"Epstein","given":"Brendan"},{"family":"Jones","given":"Menna"},{"family":"Hamede","given":"Rodrigo"},{"family":"Hendricks","given":"Sarah"},{"family":"McCallum","given":"Hamish"},{"family":"Murchison","given":"Elizabeth P."},{"family":"Schönfeld","given":"Barbara"},{"family":"Wiench","given":"Cody"},{"family":"Hohenlohe","given":"Paul"},{"family":"Storfer","given":"Andrew"}],"issued":{"date-parts":[["2016",11]]}}}],"schema":"https://github.com/citation-style-language/schema/raw/master/csl-citation.json"} </w:instrText>
      </w:r>
      <w:r w:rsidR="00855825">
        <w:rPr>
          <w:rFonts w:ascii="Times New Roman" w:hAnsi="Times New Roman" w:cs="Times New Roman"/>
        </w:rPr>
        <w:fldChar w:fldCharType="separate"/>
      </w:r>
      <w:r w:rsidR="00855825">
        <w:rPr>
          <w:rFonts w:ascii="Times New Roman" w:hAnsi="Times New Roman" w:cs="Times New Roman"/>
          <w:noProof/>
        </w:rPr>
        <w:t>(Epstein et al. 2016)</w:t>
      </w:r>
      <w:r w:rsidR="00855825">
        <w:rPr>
          <w:rFonts w:ascii="Times New Roman" w:hAnsi="Times New Roman" w:cs="Times New Roman"/>
        </w:rPr>
        <w:fldChar w:fldCharType="end"/>
      </w:r>
      <w:r w:rsidR="00563AA6">
        <w:rPr>
          <w:rFonts w:ascii="Times New Roman" w:hAnsi="Times New Roman" w:cs="Times New Roman"/>
        </w:rPr>
        <w:t>. Five genes in these regions are associated with cancer risk and immune function,</w:t>
      </w:r>
      <w:r w:rsidR="00D0394B">
        <w:rPr>
          <w:rFonts w:ascii="Times New Roman" w:hAnsi="Times New Roman" w:cs="Times New Roman"/>
        </w:rPr>
        <w:t xml:space="preserve"> along with</w:t>
      </w:r>
      <w:r w:rsidR="00563AA6">
        <w:rPr>
          <w:rFonts w:ascii="Times New Roman" w:hAnsi="Times New Roman" w:cs="Times New Roman"/>
        </w:rPr>
        <w:t xml:space="preserve"> immune system regulators, which is important to note because devil immune systems were initially evaded by DFTD with no form of </w:t>
      </w:r>
      <w:r w:rsidR="00CC0303">
        <w:rPr>
          <w:rFonts w:ascii="Times New Roman" w:hAnsi="Times New Roman" w:cs="Times New Roman"/>
        </w:rPr>
        <w:t xml:space="preserve">immune </w:t>
      </w:r>
      <w:r w:rsidR="00563AA6">
        <w:rPr>
          <w:rFonts w:ascii="Times New Roman" w:hAnsi="Times New Roman" w:cs="Times New Roman"/>
        </w:rPr>
        <w:t>response</w:t>
      </w:r>
      <w:r w:rsidR="00855825">
        <w:rPr>
          <w:rFonts w:ascii="Times New Roman" w:hAnsi="Times New Roman" w:cs="Times New Roman"/>
        </w:rPr>
        <w:t xml:space="preserve"> </w:t>
      </w:r>
      <w:r w:rsidR="00563AA6">
        <w:rPr>
          <w:rFonts w:ascii="Times New Roman" w:hAnsi="Times New Roman" w:cs="Times New Roman"/>
        </w:rPr>
        <w:fldChar w:fldCharType="begin"/>
      </w:r>
      <w:r w:rsidR="00563AA6">
        <w:rPr>
          <w:rFonts w:ascii="Times New Roman" w:hAnsi="Times New Roman" w:cs="Times New Roman"/>
        </w:rPr>
        <w:instrText xml:space="preserve"> ADDIN ZOTERO_ITEM CSL_CITATION {"citationID":"bm8G1UOg","properties":{"formattedCitation":"(Epstein et al. 2016)","plainCitation":"(Epstein et al. 2016)","noteIndex":0},"citationItems":[{"id":171,"uris":["http://zotero.org/users/local/ZrU8wzq3/items/3IKE6GD2"],"uri":["http://zotero.org/users/local/ZrU8wzq3/items/3IKE6GD2"],"itemData":{"id":171,"type":"article-journal","container-title":"Nature Communications","DOI":"10.1038/ncomms12684","ISSN":"2041-1723","issue":"1","journalAbbreviation":"Nat Commun","language":"en","page":"12684","source":"DOI.org (Crossref)","title":"Rapid evolutionary response to a transmissible cancer in Tasmanian devils","volume":"7","author":[{"family":"Epstein","given":"Brendan"},{"family":"Jones","given":"Menna"},{"family":"Hamede","given":"Rodrigo"},{"family":"Hendricks","given":"Sarah"},{"family":"McCallum","given":"Hamish"},{"family":"Murchison","given":"Elizabeth P."},{"family":"Schönfeld","given":"Barbara"},{"family":"Wiench","given":"Cody"},{"family":"Hohenlohe","given":"Paul"},{"family":"Storfer","given":"Andrew"}],"issued":{"date-parts":[["2016",11]]}}}],"schema":"https://github.com/citation-style-language/schema/raw/master/csl-citation.json"} </w:instrText>
      </w:r>
      <w:r w:rsidR="00563AA6">
        <w:rPr>
          <w:rFonts w:ascii="Times New Roman" w:hAnsi="Times New Roman" w:cs="Times New Roman"/>
        </w:rPr>
        <w:fldChar w:fldCharType="separate"/>
      </w:r>
      <w:r w:rsidR="00563AA6">
        <w:rPr>
          <w:rFonts w:ascii="Times New Roman" w:hAnsi="Times New Roman" w:cs="Times New Roman"/>
          <w:noProof/>
        </w:rPr>
        <w:t>(Epstein et al. 2016)</w:t>
      </w:r>
      <w:r w:rsidR="00563AA6">
        <w:rPr>
          <w:rFonts w:ascii="Times New Roman" w:hAnsi="Times New Roman" w:cs="Times New Roman"/>
        </w:rPr>
        <w:fldChar w:fldCharType="end"/>
      </w:r>
      <w:r w:rsidR="00563AA6">
        <w:rPr>
          <w:rFonts w:ascii="Times New Roman" w:hAnsi="Times New Roman" w:cs="Times New Roman"/>
        </w:rPr>
        <w:t xml:space="preserve">. </w:t>
      </w:r>
      <w:r w:rsidR="009341CB">
        <w:rPr>
          <w:rFonts w:ascii="Times New Roman" w:hAnsi="Times New Roman" w:cs="Times New Roman"/>
        </w:rPr>
        <w:t>The MHC co</w:t>
      </w:r>
      <w:r w:rsidR="006614D8">
        <w:rPr>
          <w:rFonts w:ascii="Times New Roman" w:hAnsi="Times New Roman" w:cs="Times New Roman"/>
        </w:rPr>
        <w:t xml:space="preserve">mplex genotype of the tumor </w:t>
      </w:r>
      <w:r w:rsidR="00D57CB6">
        <w:rPr>
          <w:rFonts w:ascii="Times New Roman" w:hAnsi="Times New Roman" w:cs="Times New Roman"/>
        </w:rPr>
        <w:t>has rem</w:t>
      </w:r>
      <w:r w:rsidR="000D4AA0">
        <w:rPr>
          <w:rFonts w:ascii="Times New Roman" w:hAnsi="Times New Roman" w:cs="Times New Roman"/>
        </w:rPr>
        <w:t xml:space="preserve">ained the same, but the MHC complex genotype of the devils has changed since the emergence of DFTD </w:t>
      </w:r>
      <w:r w:rsidR="00CC3623">
        <w:rPr>
          <w:rFonts w:ascii="Times New Roman" w:hAnsi="Times New Roman" w:cs="Times New Roman"/>
        </w:rPr>
        <w:fldChar w:fldCharType="begin"/>
      </w:r>
      <w:r w:rsidR="00CC3623">
        <w:rPr>
          <w:rFonts w:ascii="Times New Roman" w:hAnsi="Times New Roman" w:cs="Times New Roman"/>
        </w:rPr>
        <w:instrText xml:space="preserve"> ADDIN ZOTERO_ITEM CSL_CITATION {"citationID":"9cnf4nmV","properties":{"formattedCitation":"(Hamede et al. 2012)","plainCitation":"(Hamede et al. 2012)","noteIndex":0},"citationItems":[{"id":180,"uris":["http://zotero.org/users/local/ZrU8wzq3/items/J7G4PK7K"],"uri":["http://zotero.org/users/local/ZrU8wzq3/items/J7G4PK7K"],"itemData":{"id":180,"type":"article-journal","abstract":"Abstract:   Pathogen</w:instrText>
      </w:r>
      <w:r w:rsidR="00CC3623">
        <w:rPr>
          <w:rFonts w:ascii="Calibri" w:eastAsia="Calibri" w:hAnsi="Calibri" w:cs="Calibri"/>
        </w:rPr>
        <w:instrText>‐</w:instrText>
      </w:r>
      <w:r w:rsidR="00CC3623">
        <w:rPr>
          <w:rFonts w:ascii="Times New Roman" w:hAnsi="Times New Roman" w:cs="Times New Roman"/>
        </w:rPr>
        <w:instrText xml:space="preserve">driven declines in animal populations are increasingly regarded as a major conservation issue. The Tasmanian devil (Sarcophilus harrisii) is threatened with extinction by devil f...","container-title":"Conservation Biology","DOI":"10.1111/j.1523-1739.2011.01747.x","ISSN":"1523-1739","issue":"1","language":"en","note":"publisher: John Wiley &amp; Sons, Ltd","page":"124-134","source":"conbio-onlinelibrary-wiley-com.www.libproxy.wvu.edu","title":"Reduced Effect of Tasmanian Devil Facial Tumor Disease at the Disease Front","volume":"26","author":[{"family":"Hamede","given":"Rodrigo"},{"family":"Lachish","given":"Shelly"},{"family":"Belov","given":"Katherine"},{"family":"Woods","given":"Gregory"},{"family":"Kreiss","given":"Alexandre"},{"family":"Pearse","given":"Anne-Maree"},{"family":"Lazenby","given":"Billie"},{"family":"Jones","given":"Menna"},{"family":"McCALLUM","given":"Hamish"}],"issued":{"date-parts":[["2012",2,1]]}}}],"schema":"https://github.com/citation-style-language/schema/raw/master/csl-citation.json"} </w:instrText>
      </w:r>
      <w:r w:rsidR="00CC3623">
        <w:rPr>
          <w:rFonts w:ascii="Times New Roman" w:hAnsi="Times New Roman" w:cs="Times New Roman"/>
        </w:rPr>
        <w:fldChar w:fldCharType="separate"/>
      </w:r>
      <w:r w:rsidR="00CC3623">
        <w:rPr>
          <w:rFonts w:ascii="Times New Roman" w:hAnsi="Times New Roman" w:cs="Times New Roman"/>
          <w:noProof/>
        </w:rPr>
        <w:t>(Hamede et al. 2012)</w:t>
      </w:r>
      <w:r w:rsidR="00CC3623">
        <w:rPr>
          <w:rFonts w:ascii="Times New Roman" w:hAnsi="Times New Roman" w:cs="Times New Roman"/>
        </w:rPr>
        <w:fldChar w:fldCharType="end"/>
      </w:r>
      <w:r w:rsidR="00CC3623">
        <w:rPr>
          <w:rFonts w:ascii="Times New Roman" w:hAnsi="Times New Roman" w:cs="Times New Roman"/>
        </w:rPr>
        <w:t xml:space="preserve">. </w:t>
      </w:r>
    </w:p>
    <w:p w14:paraId="091C6049" w14:textId="77777777" w:rsidR="00BB4A38" w:rsidRDefault="00BB4A38" w:rsidP="00D07AA1">
      <w:pPr>
        <w:spacing w:line="480" w:lineRule="auto"/>
        <w:rPr>
          <w:rFonts w:ascii="Times New Roman" w:hAnsi="Times New Roman" w:cs="Times New Roman"/>
        </w:rPr>
      </w:pPr>
    </w:p>
    <w:p w14:paraId="20A684F9" w14:textId="1D2727EB" w:rsidR="00BB4A38" w:rsidRDefault="00EC03F9" w:rsidP="00D07AA1">
      <w:pPr>
        <w:spacing w:line="480" w:lineRule="auto"/>
        <w:rPr>
          <w:rFonts w:ascii="Times New Roman" w:hAnsi="Times New Roman" w:cs="Times New Roman"/>
        </w:rPr>
      </w:pPr>
      <w:r>
        <w:rPr>
          <w:rFonts w:ascii="Times New Roman" w:hAnsi="Times New Roman" w:cs="Times New Roman"/>
          <w:noProof/>
        </w:rPr>
        <w:drawing>
          <wp:inline distT="0" distB="0" distL="0" distR="0" wp14:anchorId="0233346C" wp14:editId="39B91A91">
            <wp:extent cx="5943600" cy="445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traploid.pdf"/>
                    <pic:cNvPicPr/>
                  </pic:nvPicPr>
                  <pic:blipFill>
                    <a:blip r:embed="rId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C40157B" w14:textId="64759EA7" w:rsidR="008D54AB" w:rsidRDefault="008D54AB" w:rsidP="00D07AA1">
      <w:pPr>
        <w:spacing w:line="480" w:lineRule="auto"/>
        <w:rPr>
          <w:rFonts w:ascii="Times New Roman" w:hAnsi="Times New Roman" w:cs="Times New Roman"/>
        </w:rPr>
      </w:pPr>
      <w:r>
        <w:rPr>
          <w:rFonts w:ascii="Times New Roman" w:hAnsi="Times New Roman" w:cs="Times New Roman"/>
        </w:rPr>
        <w:t xml:space="preserve">Figure 2. Prevalence of tetraploid tumor strains among Tasmanian devil populations from 2006 to 2011. </w:t>
      </w:r>
      <w:r w:rsidR="00193131">
        <w:rPr>
          <w:rFonts w:ascii="Times New Roman" w:hAnsi="Times New Roman" w:cs="Times New Roman"/>
        </w:rPr>
        <w:t>(I’m hoping to make this into a histogram but couldn’t get it work so this is all I got)</w:t>
      </w:r>
    </w:p>
    <w:p w14:paraId="7093FA94" w14:textId="77777777" w:rsidR="008D54AB" w:rsidRDefault="008D54AB" w:rsidP="00D07AA1">
      <w:pPr>
        <w:spacing w:line="480" w:lineRule="auto"/>
        <w:rPr>
          <w:rFonts w:ascii="Times New Roman" w:hAnsi="Times New Roman" w:cs="Times New Roman"/>
        </w:rPr>
      </w:pPr>
    </w:p>
    <w:p w14:paraId="7184FB6E" w14:textId="16770F55" w:rsidR="008D54AB" w:rsidRDefault="008D54AB" w:rsidP="00D07AA1">
      <w:pPr>
        <w:spacing w:line="480" w:lineRule="auto"/>
        <w:rPr>
          <w:rFonts w:ascii="Times New Roman" w:hAnsi="Times New Roman" w:cs="Times New Roman"/>
        </w:rPr>
      </w:pPr>
      <w:r>
        <w:rPr>
          <w:rFonts w:ascii="Times New Roman" w:hAnsi="Times New Roman" w:cs="Times New Roman"/>
        </w:rPr>
        <w:t>Discussion</w:t>
      </w:r>
    </w:p>
    <w:p w14:paraId="645470C5" w14:textId="1ABFC645" w:rsidR="008D54AB" w:rsidRDefault="00610E87" w:rsidP="00D07AA1">
      <w:pPr>
        <w:spacing w:line="480" w:lineRule="auto"/>
        <w:rPr>
          <w:rFonts w:ascii="Times New Roman" w:hAnsi="Times New Roman" w:cs="Times New Roman"/>
        </w:rPr>
      </w:pPr>
      <w:r>
        <w:rPr>
          <w:rFonts w:ascii="Times New Roman" w:hAnsi="Times New Roman" w:cs="Times New Roman"/>
        </w:rPr>
        <w:tab/>
        <w:t xml:space="preserve">DFTD is still affecting a large portion of the Tasmanian devil populations. </w:t>
      </w:r>
      <w:r w:rsidR="004327A6">
        <w:rPr>
          <w:rFonts w:ascii="Times New Roman" w:hAnsi="Times New Roman" w:cs="Times New Roman"/>
        </w:rPr>
        <w:t>However, as of 2016, t</w:t>
      </w:r>
      <w:r w:rsidR="006541DA">
        <w:rPr>
          <w:rFonts w:ascii="Times New Roman" w:hAnsi="Times New Roman" w:cs="Times New Roman"/>
        </w:rPr>
        <w:t xml:space="preserve">he prevalence of DFTD is decreasing. Over a 10-year timespan, prevalence of the disease increased, then steadily </w:t>
      </w:r>
      <w:r w:rsidR="00D9040C">
        <w:rPr>
          <w:rFonts w:ascii="Times New Roman" w:hAnsi="Times New Roman" w:cs="Times New Roman"/>
        </w:rPr>
        <w:t>decreased, and the decline is</w:t>
      </w:r>
      <w:r w:rsidR="006541DA">
        <w:rPr>
          <w:rFonts w:ascii="Times New Roman" w:hAnsi="Times New Roman" w:cs="Times New Roman"/>
        </w:rPr>
        <w:t xml:space="preserve"> expected to continue </w:t>
      </w:r>
      <w:r w:rsidR="006541DA">
        <w:rPr>
          <w:rFonts w:ascii="Times New Roman" w:hAnsi="Times New Roman" w:cs="Times New Roman"/>
        </w:rPr>
        <w:fldChar w:fldCharType="begin"/>
      </w:r>
      <w:r w:rsidR="006541DA">
        <w:rPr>
          <w:rFonts w:ascii="Times New Roman" w:hAnsi="Times New Roman" w:cs="Times New Roman"/>
        </w:rPr>
        <w:instrText xml:space="preserve"> ADDIN ZOTERO_ITEM CSL_CITATION {"citationID":"MOw1s3uC","properties":{"formattedCitation":"(Wells et al. 2017)","plainCitation":"(Wells et al. 2017)","noteIndex":0},"citationItems":[{"id":175,"uris":["http://zotero.org/users/local/ZrU8wzq3/items/NEJJTD7K"],"uri":["http://zotero.org/users/local/ZrU8wzq3/items/NEJJTD7K"],"itemData":{"id":175,"type":"article-journal","abstract":"Emerging infectious diseases rarely affect all members of a population equally and determining how individuals’ susceptibility to infection is related to other components of their fitness is critical to understanding disease impacts at a population level and for predicting evolutionary trajectories. We introduce a novel state-space model framework to investigate survival and fecundity of Tasmanian devils (Sarcophilus harrisii) affected by a transmissible cancer, devil facial tumour disease. We show that those devils that become host to tumours have otherwise greater fitness, with higher survival and fecundity rates prior to disease-induced death than non-host individuals that do not become infected, although high tumour loads lead to high mortality. Our finding that individuals with the greatest reproductive value are those most affected by the cancer demonstrates the need to quantify both survival and fecundity in context of disease progression for understanding the impact of disease on wildlife populations.","container-title":"Ecology letters","DOI":"10.1111/ele.12776","ISSN":"1461-023X","issue":"6","journalAbbreviation":"Ecol Lett","note":"PMID: 28489304\nPMCID: PMC6759051","page":"770-778","source":"PubMed Central","title":"Infection of the fittest: devil facial tumour disease has greatest effect on individuals with highest reproductive output","title-short":"Infection of the fittest","volume":"20","author":[{"family":"Wells","given":"Konstans"},{"family":"Hamede","given":"Rodrigo K."},{"family":"Kerlin","given":"Douglas H."},{"family":"Storfer","given":"Andrew"},{"family":"Hohenlohe","given":"Paul A."},{"family":"Jones","given":"Menna E."},{"family":"McCallum","given":"Hamish I."}],"issued":{"date-parts":[["2017",6]]}}}],"schema":"https://github.com/citation-style-language/schema/raw/master/csl-citation.json"} </w:instrText>
      </w:r>
      <w:r w:rsidR="006541DA">
        <w:rPr>
          <w:rFonts w:ascii="Times New Roman" w:hAnsi="Times New Roman" w:cs="Times New Roman"/>
        </w:rPr>
        <w:fldChar w:fldCharType="separate"/>
      </w:r>
      <w:r w:rsidR="006541DA">
        <w:rPr>
          <w:rFonts w:ascii="Times New Roman" w:hAnsi="Times New Roman" w:cs="Times New Roman"/>
          <w:noProof/>
        </w:rPr>
        <w:t>(Wells et al. 2017)</w:t>
      </w:r>
      <w:r w:rsidR="006541DA">
        <w:rPr>
          <w:rFonts w:ascii="Times New Roman" w:hAnsi="Times New Roman" w:cs="Times New Roman"/>
        </w:rPr>
        <w:fldChar w:fldCharType="end"/>
      </w:r>
      <w:r w:rsidR="006541DA">
        <w:rPr>
          <w:rFonts w:ascii="Times New Roman" w:hAnsi="Times New Roman" w:cs="Times New Roman"/>
        </w:rPr>
        <w:t xml:space="preserve">. This decline could be due to genetic changes occurring within DFTD tumors and the devils themselves. From 2006 until 2011, tetraploid strains of DFTD are increasing, even though there was a small decline from 2008 to 2009 </w:t>
      </w:r>
      <w:r w:rsidR="006541DA">
        <w:rPr>
          <w:rFonts w:ascii="Times New Roman" w:hAnsi="Times New Roman" w:cs="Times New Roman"/>
        </w:rPr>
        <w:fldChar w:fldCharType="begin"/>
      </w:r>
      <w:r w:rsidR="004140C6">
        <w:rPr>
          <w:rFonts w:ascii="Times New Roman" w:hAnsi="Times New Roman" w:cs="Times New Roman"/>
        </w:rPr>
        <w:instrText xml:space="preserve"> ADDIN ZOTERO_ITEM CSL_CITATION {"citationID":"eTu2NTJA","properties":{"formattedCitation":"(Ujvari et al. 2014)","plainCitation":"(Ujvari et al. 2014)","noteIndex":0},"citationItems":[{"id":186,"uris":["http://zotero.org/users/local/ZrU8wzq3/items/EI8WL8RK"],"uri":["http://zotero.org/users/local/ZrU8wzq3/items/EI8WL8RK"],"itemData":{"id":186,"type":"article-journal","abstract":"The Tasmanian Devil Facial Tumour Disease (DFTD) provides a unique opportunity to elucidate the long-term effects of natural and anthropogenic selection on cancer evolution. Since first observed in 1996, this transmissible cancer has caused local population declines by &gt;90%. So far, four chromosomal DFTD variants (strains) have been described and karyotypic analyses of 253 tumours showed higher levels of tetraploidy in the oldest strain. We propose that increased ploidy in the oldest strain may have evolved in response to effects of genomic decay observed in asexually reproducing organisms. In this study, we focus on the evolutionary response of DFTD to a disease suppression trial. Tumours collected from devils subjected to the removal programme showed accelerated temporal evolution of tetraploidy compared with tumours from other populations where no increase in tetraploid tumours were observed. As ploidy significantly reduces tumour growth rate, we suggest that the disease suppression trial resulted in selection favouring slower growing tumours mediated by an increased level of tetraploidy. Our study reveals that DFTD has the capacity to rapidly respond to novel selective regimes and that disease eradication may result in novel tumour adaptations, which may further imperil the long-term survival of the world's largest carnivorous marsupial.","container-title":"Evolutionary Applications","DOI":"10.1111/eva.12117","ISSN":"1752-4571","issue":"2","language":"en","note":"_eprint: https://onlinelibrary.wiley.com/doi/pdf/10.1111/eva.12117","page":"260-265","source":"Wiley Online Library","title":"Anthropogenic selection enhances cancer evolution in Tasmanian devil tumours","volume":"7","author":[{"family":"Ujvari","given":"Beata"},{"family":"Pearse","given":"Anne-Maree"},{"family":"Swift","given":"Kate"},{"family":"Hodson","given":"Pamela"},{"family":"Hua","given":"Bobby"},{"family":"Pyecroft","given":"Stephen"},{"family":"Taylor","given":"Robyn"},{"family":"Hamede","given":"Rodrigo"},{"family":"Jones","given":"Menna"},{"family":"Belov","given":"Katherine"},{"family":"Madsen","given":"Thomas"}],"issued":{"date-parts":[["2014"]]}}}],"schema":"https://github.com/citation-style-language/schema/raw/master/csl-citation.json"} </w:instrText>
      </w:r>
      <w:r w:rsidR="006541DA">
        <w:rPr>
          <w:rFonts w:ascii="Times New Roman" w:hAnsi="Times New Roman" w:cs="Times New Roman"/>
        </w:rPr>
        <w:fldChar w:fldCharType="separate"/>
      </w:r>
      <w:r w:rsidR="004140C6">
        <w:rPr>
          <w:rFonts w:ascii="Times New Roman" w:hAnsi="Times New Roman" w:cs="Times New Roman"/>
          <w:noProof/>
        </w:rPr>
        <w:t>(Ujvari et al. 2014)</w:t>
      </w:r>
      <w:r w:rsidR="006541DA">
        <w:rPr>
          <w:rFonts w:ascii="Times New Roman" w:hAnsi="Times New Roman" w:cs="Times New Roman"/>
        </w:rPr>
        <w:fldChar w:fldCharType="end"/>
      </w:r>
      <w:r w:rsidR="004140C6">
        <w:rPr>
          <w:rFonts w:ascii="Times New Roman" w:hAnsi="Times New Roman" w:cs="Times New Roman"/>
        </w:rPr>
        <w:t xml:space="preserve">. Tetraploid strains of DFTD </w:t>
      </w:r>
      <w:r w:rsidR="001C11D8">
        <w:rPr>
          <w:rFonts w:ascii="Times New Roman" w:hAnsi="Times New Roman" w:cs="Times New Roman"/>
        </w:rPr>
        <w:t>could have a lower infection rate, therefore having a less seve</w:t>
      </w:r>
      <w:r w:rsidR="00D9040C">
        <w:rPr>
          <w:rFonts w:ascii="Times New Roman" w:hAnsi="Times New Roman" w:cs="Times New Roman"/>
        </w:rPr>
        <w:t xml:space="preserve">re impact on devil populations </w:t>
      </w:r>
      <w:r w:rsidR="00D9040C">
        <w:rPr>
          <w:rFonts w:ascii="Times New Roman" w:hAnsi="Times New Roman" w:cs="Times New Roman"/>
        </w:rPr>
        <w:fldChar w:fldCharType="begin"/>
      </w:r>
      <w:r w:rsidR="00D9040C">
        <w:rPr>
          <w:rFonts w:ascii="Times New Roman" w:hAnsi="Times New Roman" w:cs="Times New Roman"/>
        </w:rPr>
        <w:instrText xml:space="preserve"> ADDIN ZOTERO_ITEM CSL_CITATION {"citationID":"hTBSZiJg","properties":{"formattedCitation":"(Hamede et al. 2012)","plainCitation":"(Hamede et al. 2012)","noteIndex":0},"citationItems":[{"id":180,"uris":["http://zotero.org/users/local/ZrU8wzq3/items/J7G4PK7K"],"uri":["http://zotero.org/users/local/ZrU8wzq3/items/J7G4PK7K"],"itemData":{"id":180,"type":"article-journal","abstract":"Abstract:   Pathogen</w:instrText>
      </w:r>
      <w:r w:rsidR="00D9040C">
        <w:rPr>
          <w:rFonts w:ascii="Calibri" w:eastAsia="Calibri" w:hAnsi="Calibri" w:cs="Calibri"/>
        </w:rPr>
        <w:instrText>‐</w:instrText>
      </w:r>
      <w:r w:rsidR="00D9040C">
        <w:rPr>
          <w:rFonts w:ascii="Times New Roman" w:hAnsi="Times New Roman" w:cs="Times New Roman"/>
        </w:rPr>
        <w:instrText xml:space="preserve">driven declines in animal populations are increasingly regarded as a major conservation issue. The Tasmanian devil (Sarcophilus harrisii) is threatened with extinction by devil f...","container-title":"Conservation Biology","DOI":"10.1111/j.1523-1739.2011.01747.x","ISSN":"1523-1739","issue":"1","language":"en","note":"publisher: John Wiley &amp; Sons, Ltd","page":"124-134","source":"conbio-onlinelibrary-wiley-com.www.libproxy.wvu.edu","title":"Reduced Effect of Tasmanian Devil Facial Tumor Disease at the Disease Front","volume":"26","author":[{"family":"Hamede","given":"Rodrigo"},{"family":"Lachish","given":"Shelly"},{"family":"Belov","given":"Katherine"},{"family":"Woods","given":"Gregory"},{"family":"Kreiss","given":"Alexandre"},{"family":"Pearse","given":"Anne-Maree"},{"family":"Lazenby","given":"Billie"},{"family":"Jones","given":"Menna"},{"family":"McCALLUM","given":"Hamish"}],"issued":{"date-parts":[["2012",2,1]]}}}],"schema":"https://github.com/citation-style-language/schema/raw/master/csl-citation.json"} </w:instrText>
      </w:r>
      <w:r w:rsidR="00D9040C">
        <w:rPr>
          <w:rFonts w:ascii="Times New Roman" w:hAnsi="Times New Roman" w:cs="Times New Roman"/>
        </w:rPr>
        <w:fldChar w:fldCharType="separate"/>
      </w:r>
      <w:r w:rsidR="00D9040C">
        <w:rPr>
          <w:rFonts w:ascii="Times New Roman" w:hAnsi="Times New Roman" w:cs="Times New Roman"/>
          <w:noProof/>
        </w:rPr>
        <w:t>(Hamede et al. 2012)</w:t>
      </w:r>
      <w:r w:rsidR="00D9040C">
        <w:rPr>
          <w:rFonts w:ascii="Times New Roman" w:hAnsi="Times New Roman" w:cs="Times New Roman"/>
        </w:rPr>
        <w:fldChar w:fldCharType="end"/>
      </w:r>
      <w:r w:rsidR="00D9040C">
        <w:rPr>
          <w:rFonts w:ascii="Times New Roman" w:hAnsi="Times New Roman" w:cs="Times New Roman"/>
        </w:rPr>
        <w:t>. This</w:t>
      </w:r>
      <w:r w:rsidR="001C11D8">
        <w:rPr>
          <w:rFonts w:ascii="Times New Roman" w:hAnsi="Times New Roman" w:cs="Times New Roman"/>
        </w:rPr>
        <w:t xml:space="preserve"> i</w:t>
      </w:r>
      <w:r w:rsidR="00D9040C">
        <w:rPr>
          <w:rFonts w:ascii="Times New Roman" w:hAnsi="Times New Roman" w:cs="Times New Roman"/>
        </w:rPr>
        <w:t>s a possible explanation for</w:t>
      </w:r>
      <w:r w:rsidR="001C11D8">
        <w:rPr>
          <w:rFonts w:ascii="Times New Roman" w:hAnsi="Times New Roman" w:cs="Times New Roman"/>
        </w:rPr>
        <w:t xml:space="preserve"> </w:t>
      </w:r>
      <w:r w:rsidR="00D9040C">
        <w:rPr>
          <w:rFonts w:ascii="Times New Roman" w:hAnsi="Times New Roman" w:cs="Times New Roman"/>
        </w:rPr>
        <w:t xml:space="preserve">lower disease prevalence, as well as an </w:t>
      </w:r>
      <w:r w:rsidR="001C11D8">
        <w:rPr>
          <w:rFonts w:ascii="Times New Roman" w:hAnsi="Times New Roman" w:cs="Times New Roman"/>
        </w:rPr>
        <w:t>evolving resistance</w:t>
      </w:r>
      <w:r w:rsidR="00D9040C">
        <w:rPr>
          <w:rFonts w:ascii="Times New Roman" w:hAnsi="Times New Roman" w:cs="Times New Roman"/>
        </w:rPr>
        <w:t xml:space="preserve"> to DFTD</w:t>
      </w:r>
      <w:r w:rsidR="001C11D8">
        <w:rPr>
          <w:rFonts w:ascii="Times New Roman" w:hAnsi="Times New Roman" w:cs="Times New Roman"/>
        </w:rPr>
        <w:t xml:space="preserve">. Selection for tetraploid </w:t>
      </w:r>
      <w:r w:rsidR="00CA69E2">
        <w:rPr>
          <w:rFonts w:ascii="Times New Roman" w:hAnsi="Times New Roman" w:cs="Times New Roman"/>
        </w:rPr>
        <w:t>tumors could be occurring because it allows for higher cell volume with slower development time</w:t>
      </w:r>
      <w:r w:rsidR="00E33944">
        <w:rPr>
          <w:rFonts w:ascii="Times New Roman" w:hAnsi="Times New Roman" w:cs="Times New Roman"/>
        </w:rPr>
        <w:t xml:space="preserve"> </w:t>
      </w:r>
      <w:r w:rsidR="00CA69E2">
        <w:rPr>
          <w:rFonts w:ascii="Times New Roman" w:hAnsi="Times New Roman" w:cs="Times New Roman"/>
        </w:rPr>
        <w:fldChar w:fldCharType="begin"/>
      </w:r>
      <w:r w:rsidR="00CA69E2">
        <w:rPr>
          <w:rFonts w:ascii="Times New Roman" w:hAnsi="Times New Roman" w:cs="Times New Roman"/>
        </w:rPr>
        <w:instrText xml:space="preserve"> ADDIN ZOTERO_ITEM CSL_CITATION {"citationID":"lYoRzmcL","properties":{"formattedCitation":"(Ujvari et al. 2014)","plainCitation":"(Ujvari et al. 2014)","noteIndex":0},"citationItems":[{"id":186,"uris":["http://zotero.org/users/local/ZrU8wzq3/items/EI8WL8RK"],"uri":["http://zotero.org/users/local/ZrU8wzq3/items/EI8WL8RK"],"itemData":{"id":186,"type":"article-journal","abstract":"The Tasmanian Devil Facial Tumour Disease (DFTD) provides a unique opportunity to elucidate the long-term effects of natural and anthropogenic selection on cancer evolution. Since first observed in 1996, this transmissible cancer has caused local population declines by &gt;90%. So far, four chromosomal DFTD variants (strains) have been described and karyotypic analyses of 253 tumours showed higher levels of tetraploidy in the oldest strain. We propose that increased ploidy in the oldest strain may have evolved in response to effects of genomic decay observed in asexually reproducing organisms. In this study, we focus on the evolutionary response of DFTD to a disease suppression trial. Tumours collected from devils subjected to the removal programme showed accelerated temporal evolution of tetraploidy compared with tumours from other populations where no increase in tetraploid tumours were observed. As ploidy significantly reduces tumour growth rate, we suggest that the disease suppression trial resulted in selection favouring slower growing tumours mediated by an increased level of tetraploidy. Our study reveals that DFTD has the capacity to rapidly respond to novel selective regimes and that disease eradication may result in novel tumour adaptations, which may further imperil the long-term survival of the world's largest carnivorous marsupial.","container-title":"Evolutionary Applications","DOI":"10.1111/eva.12117","ISSN":"1752-4571","issue":"2","language":"en","note":"_eprint: https://onlinelibrary.wiley.com/doi/pdf/10.1111/eva.12117","page":"260-265","source":"Wiley Online Library","title":"Anthropogenic selection enhances cancer evolution in Tasmanian devil tumours","volume":"7","author":[{"family":"Ujvari","given":"Beata"},{"family":"Pearse","given":"Anne-Maree"},{"family":"Swift","given":"Kate"},{"family":"Hodson","given":"Pamela"},{"family":"Hua","given":"Bobby"},{"family":"Pyecroft","given":"Stephen"},{"family":"Taylor","given":"Robyn"},{"family":"Hamede","given":"Rodrigo"},{"family":"Jones","given":"Menna"},{"family":"Belov","given":"Katherine"},{"family":"Madsen","given":"Thomas"}],"issued":{"date-parts":[["2014"]]}}}],"schema":"https://github.com/citation-style-language/schema/raw/master/csl-citation.json"} </w:instrText>
      </w:r>
      <w:r w:rsidR="00CA69E2">
        <w:rPr>
          <w:rFonts w:ascii="Times New Roman" w:hAnsi="Times New Roman" w:cs="Times New Roman"/>
        </w:rPr>
        <w:fldChar w:fldCharType="separate"/>
      </w:r>
      <w:r w:rsidR="00CA69E2">
        <w:rPr>
          <w:rFonts w:ascii="Times New Roman" w:hAnsi="Times New Roman" w:cs="Times New Roman"/>
          <w:noProof/>
        </w:rPr>
        <w:t>(Ujvari et al. 2014)</w:t>
      </w:r>
      <w:r w:rsidR="00CA69E2">
        <w:rPr>
          <w:rFonts w:ascii="Times New Roman" w:hAnsi="Times New Roman" w:cs="Times New Roman"/>
        </w:rPr>
        <w:fldChar w:fldCharType="end"/>
      </w:r>
      <w:r w:rsidR="006765D0">
        <w:rPr>
          <w:rFonts w:ascii="Times New Roman" w:hAnsi="Times New Roman" w:cs="Times New Roman"/>
        </w:rPr>
        <w:t xml:space="preserve">. </w:t>
      </w:r>
      <w:r w:rsidR="00E33944">
        <w:rPr>
          <w:rFonts w:ascii="Times New Roman" w:hAnsi="Times New Roman" w:cs="Times New Roman"/>
        </w:rPr>
        <w:t xml:space="preserve">Tetraploid tumors are able to accumulate a higher number of mutations, which increases the probability of the tumor reaching a malignant state </w:t>
      </w:r>
      <w:r w:rsidR="00D9040C">
        <w:rPr>
          <w:rFonts w:ascii="Times New Roman" w:hAnsi="Times New Roman" w:cs="Times New Roman"/>
        </w:rPr>
        <w:t>–</w:t>
      </w:r>
      <w:r w:rsidR="00E33944">
        <w:rPr>
          <w:rFonts w:ascii="Times New Roman" w:hAnsi="Times New Roman" w:cs="Times New Roman"/>
        </w:rPr>
        <w:t xml:space="preserve"> </w:t>
      </w:r>
      <w:r w:rsidR="00D9040C">
        <w:rPr>
          <w:rFonts w:ascii="Times New Roman" w:hAnsi="Times New Roman" w:cs="Times New Roman"/>
        </w:rPr>
        <w:t xml:space="preserve">but they are still considered to be less aggressive than diploid strains </w:t>
      </w:r>
      <w:r w:rsidR="00D9040C">
        <w:rPr>
          <w:rFonts w:ascii="Times New Roman" w:hAnsi="Times New Roman" w:cs="Times New Roman"/>
        </w:rPr>
        <w:fldChar w:fldCharType="begin"/>
      </w:r>
      <w:r w:rsidR="00D9040C">
        <w:rPr>
          <w:rFonts w:ascii="Times New Roman" w:hAnsi="Times New Roman" w:cs="Times New Roman"/>
        </w:rPr>
        <w:instrText xml:space="preserve"> ADDIN ZOTERO_ITEM CSL_CITATION {"citationID":"m7xstNDP","properties":{"formattedCitation":"(Ujvari et al. 2014)","plainCitation":"(Ujvari et al. 2014)","noteIndex":0},"citationItems":[{"id":186,"uris":["http://zotero.org/users/local/ZrU8wzq3/items/EI8WL8RK"],"uri":["http://zotero.org/users/local/ZrU8wzq3/items/EI8WL8RK"],"itemData":{"id":186,"type":"article-journal","abstract":"The Tasmanian Devil Facial Tumour Disease (DFTD) provides a unique opportunity to elucidate the long-term effects of natural and anthropogenic selection on cancer evolution. Since first observed in 1996, this transmissible cancer has caused local population declines by &gt;90%. So far, four chromosomal DFTD variants (strains) have been described and karyotypic analyses of 253 tumours showed higher levels of tetraploidy in the oldest strain. We propose that increased ploidy in the oldest strain may have evolved in response to effects of genomic decay observed in asexually reproducing organisms. In this study, we focus on the evolutionary response of DFTD to a disease suppression trial. Tumours collected from devils subjected to the removal programme showed accelerated temporal evolution of tetraploidy compared with tumours from other populations where no increase in tetraploid tumours were observed. As ploidy significantly reduces tumour growth rate, we suggest that the disease suppression trial resulted in selection favouring slower growing tumours mediated by an increased level of tetraploidy. Our study reveals that DFTD has the capacity to rapidly respond to novel selective regimes and that disease eradication may result in novel tumour adaptations, which may further imperil the long-term survival of the world's largest carnivorous marsupial.","container-title":"Evolutionary Applications","DOI":"10.1111/eva.12117","ISSN":"1752-4571","issue":"2","language":"en","note":"_eprint: https://onlinelibrary.wiley.com/doi/pdf/10.1111/eva.12117","page":"260-265","source":"Wiley Online Library","title":"Anthropogenic selection enhances cancer evolution in Tasmanian devil tumours","volume":"7","author":[{"family":"Ujvari","given":"Beata"},{"family":"Pearse","given":"Anne-Maree"},{"family":"Swift","given":"Kate"},{"family":"Hodson","given":"Pamela"},{"family":"Hua","given":"Bobby"},{"family":"Pyecroft","given":"Stephen"},{"family":"Taylor","given":"Robyn"},{"family":"Hamede","given":"Rodrigo"},{"family":"Jones","given":"Menna"},{"family":"Belov","given":"Katherine"},{"family":"Madsen","given":"Thomas"}],"issued":{"date-parts":[["2014"]]}}}],"schema":"https://github.com/citation-style-language/schema/raw/master/csl-citation.json"} </w:instrText>
      </w:r>
      <w:r w:rsidR="00D9040C">
        <w:rPr>
          <w:rFonts w:ascii="Times New Roman" w:hAnsi="Times New Roman" w:cs="Times New Roman"/>
        </w:rPr>
        <w:fldChar w:fldCharType="separate"/>
      </w:r>
      <w:r w:rsidR="00D9040C">
        <w:rPr>
          <w:rFonts w:ascii="Times New Roman" w:hAnsi="Times New Roman" w:cs="Times New Roman"/>
          <w:noProof/>
        </w:rPr>
        <w:t>(Ujvari et al. 2014)</w:t>
      </w:r>
      <w:r w:rsidR="00D9040C">
        <w:rPr>
          <w:rFonts w:ascii="Times New Roman" w:hAnsi="Times New Roman" w:cs="Times New Roman"/>
        </w:rPr>
        <w:fldChar w:fldCharType="end"/>
      </w:r>
      <w:r w:rsidR="00D9040C">
        <w:rPr>
          <w:rFonts w:ascii="Times New Roman" w:hAnsi="Times New Roman" w:cs="Times New Roman"/>
        </w:rPr>
        <w:t xml:space="preserve">. Selection for a change in MHC complex of devil immune systems could also be occurring in order to allow an immune response to occur in response to DFTD, which did not occur when it first emerged </w:t>
      </w:r>
      <w:r w:rsidR="00D9040C">
        <w:rPr>
          <w:rFonts w:ascii="Times New Roman" w:hAnsi="Times New Roman" w:cs="Times New Roman"/>
        </w:rPr>
        <w:fldChar w:fldCharType="begin"/>
      </w:r>
      <w:r w:rsidR="00D9040C">
        <w:rPr>
          <w:rFonts w:ascii="Times New Roman" w:hAnsi="Times New Roman" w:cs="Times New Roman"/>
        </w:rPr>
        <w:instrText xml:space="preserve"> ADDIN ZOTERO_ITEM CSL_CITATION {"citationID":"1usiJGdf","properties":{"formattedCitation":"(Hamede et al. 2012)","plainCitation":"(Hamede et al. 2012)","noteIndex":0},"citationItems":[{"id":180,"uris":["http://zotero.org/users/local/ZrU8wzq3/items/J7G4PK7K"],"uri":["http://zotero.org/users/local/ZrU8wzq3/items/J7G4PK7K"],"itemData":{"id":180,"type":"article-journal","abstract":"Abstract:   Pathogen</w:instrText>
      </w:r>
      <w:r w:rsidR="00D9040C">
        <w:rPr>
          <w:rFonts w:ascii="Calibri" w:eastAsia="Calibri" w:hAnsi="Calibri" w:cs="Calibri"/>
        </w:rPr>
        <w:instrText>‐</w:instrText>
      </w:r>
      <w:r w:rsidR="00D9040C">
        <w:rPr>
          <w:rFonts w:ascii="Times New Roman" w:hAnsi="Times New Roman" w:cs="Times New Roman"/>
        </w:rPr>
        <w:instrText xml:space="preserve">driven declines in animal populations are increasingly regarded as a major conservation issue. The Tasmanian devil (Sarcophilus harrisii) is threatened with extinction by devil f...","container-title":"Conservation Biology","DOI":"10.1111/j.1523-1739.2011.01747.x","ISSN":"1523-1739","issue":"1","language":"en","note":"publisher: John Wiley &amp; Sons, Ltd","page":"124-134","source":"conbio-onlinelibrary-wiley-com.www.libproxy.wvu.edu","title":"Reduced Effect of Tasmanian Devil Facial Tumor Disease at the Disease Front","volume":"26","author":[{"family":"Hamede","given":"Rodrigo"},{"family":"Lachish","given":"Shelly"},{"family":"Belov","given":"Katherine"},{"family":"Woods","given":"Gregory"},{"family":"Kreiss","given":"Alexandre"},{"family":"Pearse","given":"Anne-Maree"},{"family":"Lazenby","given":"Billie"},{"family":"Jones","given":"Menna"},{"family":"McCALLUM","given":"Hamish"}],"issued":{"date-parts":[["2012",2,1]]}}}],"schema":"https://github.com/citation-style-language/schema/raw/master/csl-citation.json"} </w:instrText>
      </w:r>
      <w:r w:rsidR="00D9040C">
        <w:rPr>
          <w:rFonts w:ascii="Times New Roman" w:hAnsi="Times New Roman" w:cs="Times New Roman"/>
        </w:rPr>
        <w:fldChar w:fldCharType="separate"/>
      </w:r>
      <w:r w:rsidR="00D9040C">
        <w:rPr>
          <w:rFonts w:ascii="Times New Roman" w:hAnsi="Times New Roman" w:cs="Times New Roman"/>
          <w:noProof/>
        </w:rPr>
        <w:t>(Hamede et al. 2012)</w:t>
      </w:r>
      <w:r w:rsidR="00D9040C">
        <w:rPr>
          <w:rFonts w:ascii="Times New Roman" w:hAnsi="Times New Roman" w:cs="Times New Roman"/>
        </w:rPr>
        <w:fldChar w:fldCharType="end"/>
      </w:r>
      <w:r w:rsidR="00D9040C">
        <w:rPr>
          <w:rFonts w:ascii="Times New Roman" w:hAnsi="Times New Roman" w:cs="Times New Roman"/>
        </w:rPr>
        <w:t xml:space="preserve">. </w:t>
      </w:r>
      <w:r w:rsidR="0015084F">
        <w:rPr>
          <w:rFonts w:ascii="Times New Roman" w:hAnsi="Times New Roman" w:cs="Times New Roman"/>
        </w:rPr>
        <w:t xml:space="preserve">Two chromosomal regions have been identified as being under strong selection in devils; both of these regions are involved in immune regulation and cancer risk, which supports the hypothesis that devils could be evolving some type of resistance to DFTD </w:t>
      </w:r>
      <w:r w:rsidR="0015084F">
        <w:rPr>
          <w:rFonts w:ascii="Times New Roman" w:hAnsi="Times New Roman" w:cs="Times New Roman"/>
        </w:rPr>
        <w:fldChar w:fldCharType="begin"/>
      </w:r>
      <w:r w:rsidR="0015084F">
        <w:rPr>
          <w:rFonts w:ascii="Times New Roman" w:hAnsi="Times New Roman" w:cs="Times New Roman"/>
        </w:rPr>
        <w:instrText xml:space="preserve"> ADDIN ZOTERO_ITEM CSL_CITATION {"citationID":"Xsehaywj","properties":{"formattedCitation":"(Epstein et al. 2016)","plainCitation":"(Epstein et al. 2016)","noteIndex":0},"citationItems":[{"id":171,"uris":["http://zotero.org/users/local/ZrU8wzq3/items/3IKE6GD2"],"uri":["http://zotero.org/users/local/ZrU8wzq3/items/3IKE6GD2"],"itemData":{"id":171,"type":"article-journal","container-title":"Nature Communications","DOI":"10.1038/ncomms12684","ISSN":"2041-1723","issue":"1","journalAbbreviation":"Nat Commun","language":"en","page":"12684","source":"DOI.org (Crossref)","title":"Rapid evolutionary response to a transmissible cancer in Tasmanian devils","volume":"7","author":[{"family":"Epstein","given":"Brendan"},{"family":"Jones","given":"Menna"},{"family":"Hamede","given":"Rodrigo"},{"family":"Hendricks","given":"Sarah"},{"family":"McCallum","given":"Hamish"},{"family":"Murchison","given":"Elizabeth P."},{"family":"Schönfeld","given":"Barbara"},{"family":"Wiench","given":"Cody"},{"family":"Hohenlohe","given":"Paul"},{"family":"Storfer","given":"Andrew"}],"issued":{"date-parts":[["2016",11]]}}}],"schema":"https://github.com/citation-style-language/schema/raw/master/csl-citation.json"} </w:instrText>
      </w:r>
      <w:r w:rsidR="0015084F">
        <w:rPr>
          <w:rFonts w:ascii="Times New Roman" w:hAnsi="Times New Roman" w:cs="Times New Roman"/>
        </w:rPr>
        <w:fldChar w:fldCharType="separate"/>
      </w:r>
      <w:r w:rsidR="0015084F">
        <w:rPr>
          <w:rFonts w:ascii="Times New Roman" w:hAnsi="Times New Roman" w:cs="Times New Roman"/>
          <w:noProof/>
        </w:rPr>
        <w:t>(Epstein et al. 2016)</w:t>
      </w:r>
      <w:r w:rsidR="0015084F">
        <w:rPr>
          <w:rFonts w:ascii="Times New Roman" w:hAnsi="Times New Roman" w:cs="Times New Roman"/>
        </w:rPr>
        <w:fldChar w:fldCharType="end"/>
      </w:r>
      <w:r w:rsidR="0015084F">
        <w:rPr>
          <w:rFonts w:ascii="Times New Roman" w:hAnsi="Times New Roman" w:cs="Times New Roman"/>
        </w:rPr>
        <w:t xml:space="preserve">. </w:t>
      </w:r>
      <w:r w:rsidR="00AD02BD">
        <w:rPr>
          <w:rFonts w:ascii="Times New Roman" w:hAnsi="Times New Roman" w:cs="Times New Roman"/>
        </w:rPr>
        <w:t>Overall, selection seems to be playing a role in each of these important processes and contribute</w:t>
      </w:r>
      <w:r w:rsidR="000C00F5">
        <w:rPr>
          <w:rFonts w:ascii="Times New Roman" w:hAnsi="Times New Roman" w:cs="Times New Roman"/>
        </w:rPr>
        <w:t>s</w:t>
      </w:r>
      <w:r w:rsidR="00AD02BD">
        <w:rPr>
          <w:rFonts w:ascii="Times New Roman" w:hAnsi="Times New Roman" w:cs="Times New Roman"/>
        </w:rPr>
        <w:t xml:space="preserve"> to the resistance of devils to DFTD, or the evolution of D</w:t>
      </w:r>
      <w:r w:rsidR="000C00F5">
        <w:rPr>
          <w:rFonts w:ascii="Times New Roman" w:hAnsi="Times New Roman" w:cs="Times New Roman"/>
        </w:rPr>
        <w:t xml:space="preserve">FTD itself – and could indicate a state of equilibrium that is being established between them. </w:t>
      </w:r>
    </w:p>
    <w:p w14:paraId="082C6CC5" w14:textId="77777777" w:rsidR="00FA2A5A" w:rsidRDefault="00FA2A5A" w:rsidP="00D07AA1">
      <w:pPr>
        <w:spacing w:line="480" w:lineRule="auto"/>
        <w:rPr>
          <w:rFonts w:ascii="Times New Roman" w:hAnsi="Times New Roman" w:cs="Times New Roman"/>
        </w:rPr>
      </w:pPr>
    </w:p>
    <w:p w14:paraId="073EA6C5" w14:textId="793A20AB" w:rsidR="00FA2A5A" w:rsidRDefault="00FA2A5A" w:rsidP="00FA2A5A">
      <w:pPr>
        <w:spacing w:line="480" w:lineRule="auto"/>
        <w:jc w:val="center"/>
        <w:rPr>
          <w:rFonts w:ascii="Times New Roman" w:hAnsi="Times New Roman" w:cs="Times New Roman"/>
        </w:rPr>
      </w:pPr>
      <w:r>
        <w:rPr>
          <w:rFonts w:ascii="Times New Roman" w:hAnsi="Times New Roman" w:cs="Times New Roman"/>
        </w:rPr>
        <w:t>References</w:t>
      </w:r>
    </w:p>
    <w:p w14:paraId="46044844" w14:textId="77777777" w:rsidR="00FA2A5A" w:rsidRDefault="00FA2A5A" w:rsidP="00FA2A5A">
      <w:pPr>
        <w:spacing w:line="480" w:lineRule="auto"/>
        <w:jc w:val="center"/>
        <w:rPr>
          <w:rFonts w:ascii="Times New Roman" w:hAnsi="Times New Roman" w:cs="Times New Roman"/>
        </w:rPr>
      </w:pPr>
      <w:bookmarkStart w:id="0" w:name="_GoBack"/>
      <w:bookmarkEnd w:id="0"/>
    </w:p>
    <w:p w14:paraId="7B8B4BDC" w14:textId="77777777" w:rsidR="00FA2A5A" w:rsidRPr="00FA2A5A" w:rsidRDefault="00FA2A5A" w:rsidP="00FA2A5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A2A5A">
        <w:rPr>
          <w:rFonts w:ascii="Times New Roman" w:hAnsi="Times New Roman" w:cs="Times New Roman"/>
        </w:rPr>
        <w:t>Epstein B, Jones M, Hamede R, Hendricks S, McCallum H, Murchison EP, Schönfeld B, Wiench C, Hohenlohe P, Storfer A. 2016. Rapid evolutionary response to a transmissible cancer in Tasmanian devils. Nat Commun. 7(1):12684. doi:10.1038/ncomms12684.</w:t>
      </w:r>
    </w:p>
    <w:p w14:paraId="29EA38B3" w14:textId="77777777" w:rsidR="00FA2A5A" w:rsidRPr="00FA2A5A" w:rsidRDefault="00FA2A5A" w:rsidP="00FA2A5A">
      <w:pPr>
        <w:pStyle w:val="Bibliography"/>
        <w:rPr>
          <w:rFonts w:ascii="Times New Roman" w:hAnsi="Times New Roman" w:cs="Times New Roman"/>
        </w:rPr>
      </w:pPr>
      <w:r w:rsidRPr="00FA2A5A">
        <w:rPr>
          <w:rFonts w:ascii="Times New Roman" w:hAnsi="Times New Roman" w:cs="Times New Roman"/>
        </w:rPr>
        <w:t>Hamede R, Lachish S, Belov K, Woods G, Kreiss A, Pearse A-M, Lazenby B, Jones M, McCALLUM H. 2012. Reduced Effect of Tasmanian Devil Facial Tumor Disease at the Disease Front. Conservation Biology. 26(1):124–134. doi:10.1111/j.1523-1739.2011.01747.x.</w:t>
      </w:r>
    </w:p>
    <w:p w14:paraId="198DF595" w14:textId="77777777" w:rsidR="00FA2A5A" w:rsidRPr="00FA2A5A" w:rsidRDefault="00FA2A5A" w:rsidP="00FA2A5A">
      <w:pPr>
        <w:pStyle w:val="Bibliography"/>
        <w:rPr>
          <w:rFonts w:ascii="Times New Roman" w:hAnsi="Times New Roman" w:cs="Times New Roman"/>
        </w:rPr>
      </w:pPr>
      <w:r w:rsidRPr="00FA2A5A">
        <w:rPr>
          <w:rFonts w:ascii="Times New Roman" w:hAnsi="Times New Roman" w:cs="Times New Roman"/>
        </w:rPr>
        <w:t>Lazenby BT, Tobler MW, Brown WE, Hawkins CE, Hocking GJ, Hume F, Huxtable S, Iles P, Jones ME, Lawrence C, et al. 2018. Density trends and demographic signals uncover the long-term impact of transmissible cancer in Tasmanian devils. J Appl Ecol. 55(3):1368–1379. doi:10.1111/1365-2664.13088.</w:t>
      </w:r>
    </w:p>
    <w:p w14:paraId="761324B3" w14:textId="77777777" w:rsidR="00FA2A5A" w:rsidRPr="00FA2A5A" w:rsidRDefault="00FA2A5A" w:rsidP="00FA2A5A">
      <w:pPr>
        <w:pStyle w:val="Bibliography"/>
        <w:rPr>
          <w:rFonts w:ascii="Times New Roman" w:hAnsi="Times New Roman" w:cs="Times New Roman"/>
        </w:rPr>
      </w:pPr>
      <w:r w:rsidRPr="00FA2A5A">
        <w:rPr>
          <w:rFonts w:ascii="Times New Roman" w:hAnsi="Times New Roman" w:cs="Times New Roman"/>
        </w:rPr>
        <w:t>Ujvari B, Pearse A-M, Swift K, Hodson P, Hua B, Pyecroft S, Taylor R, Hamede R, Jones M, Belov K, et al. 2014. Anthropogenic selection enhances cancer evolution in Tasmanian devil tumours. Evolutionary Applications. 7(2):260–265. doi:10.1111/eva.12117.</w:t>
      </w:r>
    </w:p>
    <w:p w14:paraId="5773E37B" w14:textId="77777777" w:rsidR="00FA2A5A" w:rsidRPr="00FA2A5A" w:rsidRDefault="00FA2A5A" w:rsidP="00FA2A5A">
      <w:pPr>
        <w:pStyle w:val="Bibliography"/>
        <w:rPr>
          <w:rFonts w:ascii="Times New Roman" w:hAnsi="Times New Roman" w:cs="Times New Roman"/>
        </w:rPr>
      </w:pPr>
      <w:r w:rsidRPr="00FA2A5A">
        <w:rPr>
          <w:rFonts w:ascii="Times New Roman" w:hAnsi="Times New Roman" w:cs="Times New Roman"/>
        </w:rPr>
        <w:t>Wells K, Hamede RK, Kerlin DH, Storfer A, Hohenlohe PA, Jones ME, McCallum HI. 2017. Infection of the fittest: devil facial tumour disease has greatest effect on individuals with highest reproductive output. Ecol Lett. 20(6):770–778. doi:10.1111/ele.12776.</w:t>
      </w:r>
    </w:p>
    <w:p w14:paraId="06DBF6B8" w14:textId="5CCE9D06" w:rsidR="00FA2A5A" w:rsidRPr="008D54AB" w:rsidRDefault="00FA2A5A" w:rsidP="00FA2A5A">
      <w:pPr>
        <w:spacing w:line="480" w:lineRule="auto"/>
        <w:jc w:val="center"/>
        <w:rPr>
          <w:rFonts w:ascii="Times New Roman" w:hAnsi="Times New Roman" w:cs="Times New Roman"/>
        </w:rPr>
      </w:pPr>
      <w:r>
        <w:rPr>
          <w:rFonts w:ascii="Times New Roman" w:hAnsi="Times New Roman" w:cs="Times New Roman"/>
        </w:rPr>
        <w:fldChar w:fldCharType="end"/>
      </w:r>
    </w:p>
    <w:sectPr w:rsidR="00FA2A5A" w:rsidRPr="008D54AB" w:rsidSect="00EA7D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55FD"/>
    <w:rsid w:val="000141A4"/>
    <w:rsid w:val="00023BAC"/>
    <w:rsid w:val="000638A3"/>
    <w:rsid w:val="00066244"/>
    <w:rsid w:val="00071D1C"/>
    <w:rsid w:val="000C00F5"/>
    <w:rsid w:val="000C70BC"/>
    <w:rsid w:val="000D4AA0"/>
    <w:rsid w:val="00103E3F"/>
    <w:rsid w:val="00123FFB"/>
    <w:rsid w:val="001274AE"/>
    <w:rsid w:val="00141AB8"/>
    <w:rsid w:val="00142391"/>
    <w:rsid w:val="0015084F"/>
    <w:rsid w:val="00160376"/>
    <w:rsid w:val="00180194"/>
    <w:rsid w:val="00193131"/>
    <w:rsid w:val="001C11D8"/>
    <w:rsid w:val="001E5455"/>
    <w:rsid w:val="001E7249"/>
    <w:rsid w:val="002043D8"/>
    <w:rsid w:val="00221553"/>
    <w:rsid w:val="002237A6"/>
    <w:rsid w:val="002601BA"/>
    <w:rsid w:val="00297884"/>
    <w:rsid w:val="002B1ACA"/>
    <w:rsid w:val="002F2D8F"/>
    <w:rsid w:val="00354023"/>
    <w:rsid w:val="003635DD"/>
    <w:rsid w:val="003662E9"/>
    <w:rsid w:val="003A393A"/>
    <w:rsid w:val="003A49F0"/>
    <w:rsid w:val="003C39C1"/>
    <w:rsid w:val="003D0E80"/>
    <w:rsid w:val="003F0B9B"/>
    <w:rsid w:val="004140C6"/>
    <w:rsid w:val="004327A6"/>
    <w:rsid w:val="004456CE"/>
    <w:rsid w:val="004501DD"/>
    <w:rsid w:val="00457A8D"/>
    <w:rsid w:val="004F144E"/>
    <w:rsid w:val="00515AFD"/>
    <w:rsid w:val="005316ED"/>
    <w:rsid w:val="00563AA6"/>
    <w:rsid w:val="005833D2"/>
    <w:rsid w:val="00594C3D"/>
    <w:rsid w:val="005961D4"/>
    <w:rsid w:val="005B0AAD"/>
    <w:rsid w:val="005B2656"/>
    <w:rsid w:val="005D1260"/>
    <w:rsid w:val="005D55FD"/>
    <w:rsid w:val="00602447"/>
    <w:rsid w:val="00607B3B"/>
    <w:rsid w:val="00610E87"/>
    <w:rsid w:val="0061769E"/>
    <w:rsid w:val="0062605B"/>
    <w:rsid w:val="006541DA"/>
    <w:rsid w:val="006614D8"/>
    <w:rsid w:val="0066296C"/>
    <w:rsid w:val="006765D0"/>
    <w:rsid w:val="00691737"/>
    <w:rsid w:val="006A0F5C"/>
    <w:rsid w:val="006A5804"/>
    <w:rsid w:val="006B64D0"/>
    <w:rsid w:val="006D5CFB"/>
    <w:rsid w:val="006F0741"/>
    <w:rsid w:val="006F40B3"/>
    <w:rsid w:val="007048E3"/>
    <w:rsid w:val="00714455"/>
    <w:rsid w:val="00725E87"/>
    <w:rsid w:val="00726FCD"/>
    <w:rsid w:val="00727E19"/>
    <w:rsid w:val="007407F8"/>
    <w:rsid w:val="00746396"/>
    <w:rsid w:val="007508CB"/>
    <w:rsid w:val="00772417"/>
    <w:rsid w:val="00792892"/>
    <w:rsid w:val="007D4EEA"/>
    <w:rsid w:val="007E6A4B"/>
    <w:rsid w:val="007F1BEB"/>
    <w:rsid w:val="007F3E4D"/>
    <w:rsid w:val="0080488E"/>
    <w:rsid w:val="00811E04"/>
    <w:rsid w:val="00840117"/>
    <w:rsid w:val="00855825"/>
    <w:rsid w:val="00863670"/>
    <w:rsid w:val="00874A8C"/>
    <w:rsid w:val="0088319B"/>
    <w:rsid w:val="008845AB"/>
    <w:rsid w:val="008A1A24"/>
    <w:rsid w:val="008D014E"/>
    <w:rsid w:val="008D54AB"/>
    <w:rsid w:val="008F48BA"/>
    <w:rsid w:val="00921690"/>
    <w:rsid w:val="009341CB"/>
    <w:rsid w:val="00934462"/>
    <w:rsid w:val="00940282"/>
    <w:rsid w:val="00952818"/>
    <w:rsid w:val="00961BEE"/>
    <w:rsid w:val="00973ACA"/>
    <w:rsid w:val="009926DD"/>
    <w:rsid w:val="009C2434"/>
    <w:rsid w:val="009D2373"/>
    <w:rsid w:val="00A20DF6"/>
    <w:rsid w:val="00A57B86"/>
    <w:rsid w:val="00A65532"/>
    <w:rsid w:val="00A6578D"/>
    <w:rsid w:val="00A67251"/>
    <w:rsid w:val="00A956A9"/>
    <w:rsid w:val="00AC607B"/>
    <w:rsid w:val="00AD02BD"/>
    <w:rsid w:val="00B46738"/>
    <w:rsid w:val="00B47A51"/>
    <w:rsid w:val="00B54A95"/>
    <w:rsid w:val="00BA5F18"/>
    <w:rsid w:val="00BB4A38"/>
    <w:rsid w:val="00BF680D"/>
    <w:rsid w:val="00C159D7"/>
    <w:rsid w:val="00C165A5"/>
    <w:rsid w:val="00C27685"/>
    <w:rsid w:val="00C44CE0"/>
    <w:rsid w:val="00C55AC9"/>
    <w:rsid w:val="00C87DF1"/>
    <w:rsid w:val="00CA02E9"/>
    <w:rsid w:val="00CA3A39"/>
    <w:rsid w:val="00CA69E2"/>
    <w:rsid w:val="00CB17FB"/>
    <w:rsid w:val="00CB4502"/>
    <w:rsid w:val="00CB664D"/>
    <w:rsid w:val="00CC0303"/>
    <w:rsid w:val="00CC3623"/>
    <w:rsid w:val="00CD1639"/>
    <w:rsid w:val="00CE1189"/>
    <w:rsid w:val="00CE3885"/>
    <w:rsid w:val="00D0394B"/>
    <w:rsid w:val="00D07824"/>
    <w:rsid w:val="00D07AA1"/>
    <w:rsid w:val="00D22353"/>
    <w:rsid w:val="00D25CD5"/>
    <w:rsid w:val="00D41750"/>
    <w:rsid w:val="00D54189"/>
    <w:rsid w:val="00D57CB6"/>
    <w:rsid w:val="00D672F3"/>
    <w:rsid w:val="00D9040C"/>
    <w:rsid w:val="00DC4CB2"/>
    <w:rsid w:val="00E01276"/>
    <w:rsid w:val="00E04E28"/>
    <w:rsid w:val="00E2194A"/>
    <w:rsid w:val="00E22256"/>
    <w:rsid w:val="00E2684A"/>
    <w:rsid w:val="00E33944"/>
    <w:rsid w:val="00E34FFA"/>
    <w:rsid w:val="00E8677D"/>
    <w:rsid w:val="00E87EB4"/>
    <w:rsid w:val="00EA3CDA"/>
    <w:rsid w:val="00EA7DA1"/>
    <w:rsid w:val="00EC03F9"/>
    <w:rsid w:val="00EC5E9F"/>
    <w:rsid w:val="00F10AE1"/>
    <w:rsid w:val="00F85048"/>
    <w:rsid w:val="00FA2A5A"/>
    <w:rsid w:val="00FB1538"/>
    <w:rsid w:val="00FD3CB5"/>
    <w:rsid w:val="00FE1D76"/>
    <w:rsid w:val="00FE57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D146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2A5A"/>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emf"/><Relationship Id="rId5" Type="http://schemas.openxmlformats.org/officeDocument/2006/relationships/image" Target="media/image2.em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7</TotalTime>
  <Pages>7</Pages>
  <Words>9513</Words>
  <Characters>54229</Characters>
  <Application>Microsoft Macintosh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3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Daniel</dc:creator>
  <cp:keywords/>
  <dc:description/>
  <cp:lastModifiedBy>Sarah Daniel</cp:lastModifiedBy>
  <cp:revision>5</cp:revision>
  <dcterms:created xsi:type="dcterms:W3CDTF">2020-03-25T17:58:00Z</dcterms:created>
  <dcterms:modified xsi:type="dcterms:W3CDTF">2020-04-10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XulsYoK"/&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